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B5936E"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56192" behindDoc="1" locked="1" layoutInCell="0" allowOverlap="0" wp14:anchorId="751D4CB6" wp14:editId="4AF6253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1B261F1B" w14:textId="77777777" w:rsidR="001B54E2" w:rsidRDefault="001B54E2" w:rsidP="00510694">
                            <w:pPr>
                              <w:pStyle w:val="RSCF01FootnoteAuthorAddress"/>
                              <w:pBdr>
                                <w:top w:val="single" w:sz="12" w:space="0" w:color="A6A6A6" w:themeColor="background1" w:themeShade="A6"/>
                              </w:pBdr>
                            </w:pPr>
                            <w:r w:rsidRPr="00392A4F">
                              <w:t>Department of Chemistry, University of Liverpool, Crown Street, Liverpool L69 7ZD, UK.</w:t>
                            </w:r>
                            <w:r w:rsidRPr="00C405FD" w:rsidDel="00392A4F">
                              <w:t xml:space="preserve"> </w:t>
                            </w:r>
                            <w:r w:rsidRPr="00241ACD">
                              <w:t xml:space="preserve"> </w:t>
                            </w:r>
                          </w:p>
                          <w:p w14:paraId="2A57C7AC" w14:textId="385E77C9" w:rsidR="00126027" w:rsidRPr="00C405FD" w:rsidRDefault="001B54E2" w:rsidP="00510694">
                            <w:pPr>
                              <w:pStyle w:val="RSCF01FootnoteAuthorAddress"/>
                              <w:pBdr>
                                <w:top w:val="single" w:sz="12" w:space="0" w:color="A6A6A6" w:themeColor="background1" w:themeShade="A6"/>
                              </w:pBdr>
                            </w:pPr>
                            <w:r w:rsidRPr="001B54E2">
                              <w:t>Department of Chemistry and Materials Innovation Factory, University of Liverpool, Crown Street, Liverpool L69 7ZD, U.K</w:t>
                            </w:r>
                          </w:p>
                          <w:p w14:paraId="0493EB07" w14:textId="214B353D" w:rsidR="00126027" w:rsidRPr="00C405FD" w:rsidRDefault="002B504C" w:rsidP="002B504C">
                            <w:pPr>
                              <w:pStyle w:val="RSCF01FootnoteAuthorAddress"/>
                            </w:pPr>
                            <w:r w:rsidRPr="002B504C">
                              <w:t>College of Chemistry and Chemical Engineering, Gansu International Scientific and Technological Cooperation Base of Water-Retention Chemical Functional Materials, Northwest Normal University, Lanzhou 730070, China</w:t>
                            </w:r>
                            <w:r w:rsidR="00A31C00">
                              <w:t>. email: T.Hasell@liverpool.ac.uk</w:t>
                            </w:r>
                          </w:p>
                          <w:p w14:paraId="49216B69"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751D4CB6" id="_x0000_t202" coordsize="21600,21600" o:spt="202" path="m,l,21600r21600,l21600,xe">
                <v:stroke joinstyle="miter"/>
                <v:path gradientshapeok="t" o:connecttype="rect"/>
              </v:shapetype>
              <v:shape id="Text Box 2" o:spid="_x0000_s1026" type="#_x0000_t202" style="position:absolute;margin-left:0;margin-top:0;width:248.75pt;height:128.2pt;z-index:-25166028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1B261F1B" w14:textId="77777777" w:rsidR="001B54E2" w:rsidRDefault="001B54E2" w:rsidP="00510694">
                      <w:pPr>
                        <w:pStyle w:val="RSCF01FootnoteAuthorAddress"/>
                        <w:pBdr>
                          <w:top w:val="single" w:sz="12" w:space="0" w:color="A6A6A6" w:themeColor="background1" w:themeShade="A6"/>
                        </w:pBdr>
                      </w:pPr>
                      <w:r w:rsidRPr="00392A4F">
                        <w:t>Department of Chemistry, University of Liverpool, Crown Street, Liverpool L69 7ZD, UK.</w:t>
                      </w:r>
                      <w:r w:rsidRPr="00C405FD" w:rsidDel="00392A4F">
                        <w:t xml:space="preserve"> </w:t>
                      </w:r>
                      <w:r w:rsidRPr="00241ACD">
                        <w:t xml:space="preserve"> </w:t>
                      </w:r>
                    </w:p>
                    <w:p w14:paraId="2A57C7AC" w14:textId="385E77C9" w:rsidR="00126027" w:rsidRPr="00C405FD" w:rsidRDefault="001B54E2" w:rsidP="00510694">
                      <w:pPr>
                        <w:pStyle w:val="RSCF01FootnoteAuthorAddress"/>
                        <w:pBdr>
                          <w:top w:val="single" w:sz="12" w:space="0" w:color="A6A6A6" w:themeColor="background1" w:themeShade="A6"/>
                        </w:pBdr>
                      </w:pPr>
                      <w:r w:rsidRPr="001B54E2">
                        <w:t>Department of Chemistry and Materials Innovation Factory, University of Liverpool, Crown Street, Liverpool L69 7ZD, U.K</w:t>
                      </w:r>
                    </w:p>
                    <w:p w14:paraId="0493EB07" w14:textId="214B353D" w:rsidR="00126027" w:rsidRPr="00C405FD" w:rsidRDefault="002B504C" w:rsidP="002B504C">
                      <w:pPr>
                        <w:pStyle w:val="RSCF01FootnoteAuthorAddress"/>
                      </w:pPr>
                      <w:r w:rsidRPr="002B504C">
                        <w:t>College of Chemistry and Chemical Engineering, Gansu International Scientific and Technological Cooperation Base of Water-Retention Chemical Functional Materials, Northwest Normal University, Lanzhou 730070, China</w:t>
                      </w:r>
                      <w:r w:rsidR="00A31C00">
                        <w:t>. email: T.Hasell@liverpool.ac.uk</w:t>
                      </w:r>
                    </w:p>
                    <w:p w14:paraId="49216B69"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24E5D262" w14:textId="77777777" w:rsidR="00F62C8B" w:rsidRPr="00270DD5" w:rsidRDefault="00F62C8B" w:rsidP="004C531E">
      <w:pPr>
        <w:pStyle w:val="RSCM01ReceivedAccepted"/>
      </w:pPr>
      <w:r w:rsidRPr="00270DD5">
        <w:t>Accepted 00th January 20</w:t>
      </w:r>
      <w:r w:rsidR="00F15F90" w:rsidRPr="00270DD5">
        <w:t>xx</w:t>
      </w:r>
    </w:p>
    <w:p w14:paraId="1FC4B0E7" w14:textId="77777777" w:rsidR="00F62C8B" w:rsidRPr="00794787" w:rsidRDefault="00F62C8B" w:rsidP="004C531E">
      <w:pPr>
        <w:pStyle w:val="RSCM02DOI"/>
      </w:pPr>
      <w:r w:rsidRPr="00794787">
        <w:t>DOI: 10.1039/x0xx00000x</w:t>
      </w:r>
    </w:p>
    <w:p w14:paraId="57C34357" w14:textId="77777777" w:rsidR="00A9649E" w:rsidRPr="00794787" w:rsidRDefault="00A9649E" w:rsidP="004C531E">
      <w:pPr>
        <w:pStyle w:val="RSCM03Website"/>
      </w:pPr>
    </w:p>
    <w:p w14:paraId="78FB4DFF" w14:textId="2E1CB47B" w:rsidR="004414A5" w:rsidRPr="00290A51" w:rsidRDefault="00F62C8B" w:rsidP="00C32EDF">
      <w:pPr>
        <w:pStyle w:val="RSCH01PaperTitle"/>
        <w:rPr>
          <w:lang w:val="en-US" w:eastAsia="zh-CN"/>
        </w:rPr>
      </w:pPr>
      <w:r w:rsidRPr="004414A5">
        <w:br w:type="column"/>
      </w:r>
      <w:r w:rsidR="004414A5" w:rsidRPr="00C32EDF">
        <w:t xml:space="preserve"> </w:t>
      </w:r>
      <w:r w:rsidR="00290A51" w:rsidRPr="00290A51">
        <w:t>Inverse vulcanization below the melting point of sulfur</w:t>
      </w:r>
    </w:p>
    <w:p w14:paraId="5BEC3755" w14:textId="61669F7F" w:rsidR="00670ED4" w:rsidRPr="0025490A" w:rsidRDefault="00F5460B" w:rsidP="00F21465">
      <w:pPr>
        <w:pStyle w:val="RSCH02PaperAuthorsandByline"/>
        <w:rPr>
          <w:lang w:eastAsia="zh-CN"/>
        </w:rPr>
        <w:sectPr w:rsidR="00670ED4" w:rsidRPr="0025490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Pr>
          <w:noProof/>
          <w:lang w:eastAsia="en-GB"/>
        </w:rPr>
        <mc:AlternateContent>
          <mc:Choice Requires="wpg">
            <w:drawing>
              <wp:anchor distT="0" distB="0" distL="114300" distR="114300" simplePos="0" relativeHeight="251661312" behindDoc="0" locked="0" layoutInCell="1" allowOverlap="1" wp14:anchorId="3889DFD3" wp14:editId="3E476142">
                <wp:simplePos x="0" y="0"/>
                <wp:positionH relativeFrom="margin">
                  <wp:align>right</wp:align>
                </wp:positionH>
                <wp:positionV relativeFrom="paragraph">
                  <wp:posOffset>1323699</wp:posOffset>
                </wp:positionV>
                <wp:extent cx="3162300" cy="3345815"/>
                <wp:effectExtent l="0" t="0" r="0" b="6985"/>
                <wp:wrapSquare wrapText="bothSides"/>
                <wp:docPr id="8" name="Group 8"/>
                <wp:cNvGraphicFramePr/>
                <a:graphic xmlns:a="http://schemas.openxmlformats.org/drawingml/2006/main">
                  <a:graphicData uri="http://schemas.microsoft.com/office/word/2010/wordprocessingGroup">
                    <wpg:wgp>
                      <wpg:cNvGrpSpPr/>
                      <wpg:grpSpPr>
                        <a:xfrm>
                          <a:off x="0" y="0"/>
                          <a:ext cx="3162300" cy="3345815"/>
                          <a:chOff x="0" y="0"/>
                          <a:chExt cx="3162300" cy="3345815"/>
                        </a:xfrm>
                      </wpg:grpSpPr>
                      <pic:pic xmlns:pic="http://schemas.openxmlformats.org/drawingml/2006/picture">
                        <pic:nvPicPr>
                          <pic:cNvPr id="11" name="图片 1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62300" cy="2190750"/>
                          </a:xfrm>
                          <a:prstGeom prst="rect">
                            <a:avLst/>
                          </a:prstGeom>
                          <a:noFill/>
                          <a:ln>
                            <a:noFill/>
                          </a:ln>
                        </pic:spPr>
                      </pic:pic>
                      <wps:wsp>
                        <wps:cNvPr id="17" name="文本框 17"/>
                        <wps:cNvSpPr txBox="1"/>
                        <wps:spPr>
                          <a:xfrm>
                            <a:off x="0" y="2313305"/>
                            <a:ext cx="3162300" cy="1032510"/>
                          </a:xfrm>
                          <a:prstGeom prst="rect">
                            <a:avLst/>
                          </a:prstGeom>
                          <a:solidFill>
                            <a:prstClr val="white"/>
                          </a:solidFill>
                          <a:ln>
                            <a:noFill/>
                          </a:ln>
                        </wps:spPr>
                        <wps:txbx>
                          <w:txbxContent>
                            <w:p w14:paraId="497088F4" w14:textId="1A5A2409" w:rsidR="00545C68" w:rsidRPr="00E85E8E" w:rsidRDefault="00545C68" w:rsidP="00545C68">
                              <w:pPr>
                                <w:pStyle w:val="RSCI05CaptiontoFigureSchemeChartwithbottombar"/>
                                <w:rPr>
                                  <w:rFonts w:cs="Times New Roman"/>
                                  <w:noProof/>
                                  <w:w w:val="108"/>
                                  <w:sz w:val="18"/>
                                </w:rPr>
                              </w:pPr>
                              <w:r>
                                <w:t xml:space="preserve">Figure </w:t>
                              </w:r>
                              <w:r w:rsidR="00C823F2">
                                <w:fldChar w:fldCharType="begin"/>
                              </w:r>
                              <w:r w:rsidR="00C823F2">
                                <w:instrText xml:space="preserve"> SEQ Figure \* ARABIC </w:instrText>
                              </w:r>
                              <w:r w:rsidR="00C823F2">
                                <w:fldChar w:fldCharType="separate"/>
                              </w:r>
                              <w:r w:rsidR="001B6DC3">
                                <w:rPr>
                                  <w:noProof/>
                                </w:rPr>
                                <w:t>1</w:t>
                              </w:r>
                              <w:r w:rsidR="00C823F2">
                                <w:rPr>
                                  <w:noProof/>
                                </w:rPr>
                                <w:fldChar w:fldCharType="end"/>
                              </w:r>
                              <w:r>
                                <w:t>.</w:t>
                              </w:r>
                              <w:r w:rsidRPr="00604DD8">
                                <w:t xml:space="preserve"> (a) General reaction scheme for the inverse vulcanization below sulfur melting point with catalyst </w:t>
                              </w:r>
                              <w:proofErr w:type="spellStart"/>
                              <w:r w:rsidRPr="00604DD8">
                                <w:t>NaDTC</w:t>
                              </w:r>
                              <w:proofErr w:type="spellEnd"/>
                              <w:r w:rsidRPr="00604DD8">
                                <w:t xml:space="preserve">. (b) Structure of crosslinkers for inverse vulcanization reported, </w:t>
                              </w:r>
                              <w:r w:rsidR="006B532A" w:rsidRPr="008B1F4C">
                                <w:rPr>
                                  <w:lang w:val="en-US"/>
                                </w:rPr>
                                <w:t>1</w:t>
                              </w:r>
                              <w:proofErr w:type="gramStart"/>
                              <w:r w:rsidR="006B532A" w:rsidRPr="008B1F4C">
                                <w:rPr>
                                  <w:lang w:val="en-US"/>
                                </w:rPr>
                                <w:t>,</w:t>
                              </w:r>
                              <w:r w:rsidR="006B532A">
                                <w:rPr>
                                  <w:lang w:val="en-US"/>
                                </w:rPr>
                                <w:t>3</w:t>
                              </w:r>
                              <w:proofErr w:type="gramEnd"/>
                              <w:r w:rsidR="006B532A">
                                <w:rPr>
                                  <w:lang w:val="en-US"/>
                                </w:rPr>
                                <w:t>-diisopro</w:t>
                              </w:r>
                              <w:r w:rsidR="006B532A" w:rsidRPr="008B1F4C">
                                <w:rPr>
                                  <w:lang w:val="en-US"/>
                                </w:rPr>
                                <w:t>penylbenzene</w:t>
                              </w:r>
                              <w:r w:rsidRPr="00604DD8">
                                <w:t xml:space="preserve"> (DIB), ethylene glycol </w:t>
                              </w:r>
                              <w:proofErr w:type="spellStart"/>
                              <w:r w:rsidRPr="00604DD8">
                                <w:t>dimethylacrylate</w:t>
                              </w:r>
                              <w:proofErr w:type="spellEnd"/>
                              <w:r w:rsidRPr="00604DD8">
                                <w:t xml:space="preserve"> (EGDMA), and </w:t>
                              </w:r>
                              <w:proofErr w:type="spellStart"/>
                              <w:r w:rsidRPr="00604DD8">
                                <w:t>methy</w:t>
                              </w:r>
                              <w:proofErr w:type="spellEnd"/>
                              <w:r>
                                <w:t xml:space="preserve"> </w:t>
                              </w:r>
                              <w:r w:rsidRPr="00545C68">
                                <w:t xml:space="preserve">methacrylate (MMA). (c) Stable solid state products generated from inverse vulcanization below 119 °C. From left to right, ground </w:t>
                              </w:r>
                              <w:r w:rsidR="003D5558">
                                <w:t>sulfur polymers</w:t>
                              </w:r>
                              <w:r w:rsidRPr="00545C68">
                                <w:t xml:space="preserve"> of SDIBC0T180, SDIBC1T110, SDIBC5T110, SDIBC10T110, SEGDMAC1T110, and SEGDMAC1T100 (see footnote of table 1 for naming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89DFD3" id="Group 8" o:spid="_x0000_s1027" style="position:absolute;margin-left:197.8pt;margin-top:104.25pt;width:249pt;height:263.45pt;z-index:251661312;mso-position-horizontal:right;mso-position-horizontal-relative:margin" coordsize="31623,3345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1" o:spid="_x0000_s1028" type="#_x0000_t75" style="position:absolute;width:31623;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">
                  <v:imagedata r:id="rId15" o:title=""/>
                  <v:path arrowok="t"/>
                </v:shape>
                <v:shape id="文本框 17" o:spid="_x0000_s1029" type="#_x0000_t202" style="position:absolute;top:23133;width:31623;height:10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497088F4" w14:textId="1A5A2409" w:rsidR="00545C68" w:rsidRPr="00E85E8E" w:rsidRDefault="00545C68" w:rsidP="00545C68">
                        <w:pPr>
                          <w:pStyle w:val="RSCI05CaptiontoFigureSchemeChartwithbottombar"/>
                          <w:rPr>
                            <w:rFonts w:cs="Times New Roman"/>
                            <w:noProof/>
                            <w:w w:val="108"/>
                            <w:sz w:val="18"/>
                          </w:rPr>
                        </w:pPr>
                        <w:r>
                          <w:t xml:space="preserve">Figure </w:t>
                        </w:r>
                        <w:r w:rsidR="00B35AE3">
                          <w:fldChar w:fldCharType="begin"/>
                        </w:r>
                        <w:r w:rsidR="00B35AE3">
                          <w:instrText xml:space="preserve"> SEQ Figure \* ARABIC </w:instrText>
                        </w:r>
                        <w:r w:rsidR="00B35AE3">
                          <w:fldChar w:fldCharType="separate"/>
                        </w:r>
                        <w:r w:rsidR="001B6DC3">
                          <w:rPr>
                            <w:noProof/>
                          </w:rPr>
                          <w:t>1</w:t>
                        </w:r>
                        <w:r w:rsidR="00B35AE3">
                          <w:rPr>
                            <w:noProof/>
                          </w:rPr>
                          <w:fldChar w:fldCharType="end"/>
                        </w:r>
                        <w:r>
                          <w:t>.</w:t>
                        </w:r>
                        <w:r w:rsidRPr="00604DD8">
                          <w:t xml:space="preserve"> (a) General reaction scheme for the inverse vulcanization below sulfur melting point with catalyst NaDTC. (b) Structure of crosslinkers for inverse vulcanization reported, </w:t>
                        </w:r>
                        <w:r w:rsidR="006B532A" w:rsidRPr="008B1F4C">
                          <w:rPr>
                            <w:lang w:val="en-US"/>
                          </w:rPr>
                          <w:t>1,</w:t>
                        </w:r>
                        <w:r w:rsidR="006B532A">
                          <w:rPr>
                            <w:lang w:val="en-US"/>
                          </w:rPr>
                          <w:t>3-diisopro</w:t>
                        </w:r>
                        <w:r w:rsidR="006B532A" w:rsidRPr="008B1F4C">
                          <w:rPr>
                            <w:lang w:val="en-US"/>
                          </w:rPr>
                          <w:t>penylbenzene</w:t>
                        </w:r>
                        <w:r w:rsidRPr="00604DD8">
                          <w:t xml:space="preserve"> (DIB), ethylene glycol dimethylacrylate (EGDMA), and methy</w:t>
                        </w:r>
                        <w:r>
                          <w:t xml:space="preserve"> </w:t>
                        </w:r>
                        <w:r w:rsidRPr="00545C68">
                          <w:t xml:space="preserve">methacrylate (MMA). (c) Stable solid state products generated from inverse vulcanization below 119 °C. From left to right, ground </w:t>
                        </w:r>
                        <w:r w:rsidR="003D5558">
                          <w:t>sulfur polymers</w:t>
                        </w:r>
                        <w:r w:rsidRPr="00545C68">
                          <w:t xml:space="preserve"> of SDIBC0T180, SDIBC1T110, SDIBC5T110, SDIBC10T110, SEGDMAC1T110, and SEGDMAC1T100 (see footnote of table 1 for naming system)</w:t>
                        </w:r>
                      </w:p>
                    </w:txbxContent>
                  </v:textbox>
                </v:shape>
                <w10:wrap type="square" anchorx="margin"/>
              </v:group>
            </w:pict>
          </mc:Fallback>
        </mc:AlternateContent>
      </w:r>
      <w:r w:rsidR="00C33601">
        <w:rPr>
          <w:noProof/>
          <w:lang w:eastAsia="en-GB"/>
        </w:rPr>
        <w:t>Bowen Zhang,</w:t>
      </w:r>
      <w:r w:rsidR="00196EC0" w:rsidRPr="00196EC0">
        <w:rPr>
          <w:noProof/>
          <w:vertAlign w:val="superscript"/>
          <w:lang w:eastAsia="en-GB"/>
        </w:rPr>
        <w:t>a</w:t>
      </w:r>
      <w:r w:rsidR="00196EC0" w:rsidRPr="00196EC0">
        <w:rPr>
          <w:noProof/>
          <w:lang w:eastAsia="en-GB"/>
        </w:rPr>
        <w:t xml:space="preserve"> </w:t>
      </w:r>
      <w:r w:rsidR="00C33601">
        <w:rPr>
          <w:noProof/>
          <w:lang w:eastAsia="en-GB"/>
        </w:rPr>
        <w:t>Hui Gao,</w:t>
      </w:r>
      <w:r w:rsidR="00196EC0" w:rsidRPr="00196EC0">
        <w:rPr>
          <w:noProof/>
          <w:vertAlign w:val="superscript"/>
          <w:lang w:eastAsia="en-GB"/>
        </w:rPr>
        <w:t xml:space="preserve"> b</w:t>
      </w:r>
      <w:r w:rsidR="00196EC0" w:rsidRPr="00196EC0">
        <w:rPr>
          <w:noProof/>
          <w:lang w:eastAsia="en-GB"/>
        </w:rPr>
        <w:t xml:space="preserve"> </w:t>
      </w:r>
      <w:r w:rsidR="00C33601">
        <w:rPr>
          <w:noProof/>
          <w:lang w:eastAsia="en-GB"/>
        </w:rPr>
        <w:t>Peiyao Yan</w:t>
      </w:r>
      <w:r w:rsidR="00341D64">
        <w:rPr>
          <w:noProof/>
          <w:lang w:eastAsia="en-GB"/>
        </w:rPr>
        <w:t>,</w:t>
      </w:r>
      <w:r w:rsidR="00022160" w:rsidRPr="00196EC0">
        <w:rPr>
          <w:noProof/>
          <w:vertAlign w:val="superscript"/>
          <w:lang w:eastAsia="en-GB"/>
        </w:rPr>
        <w:t>a</w:t>
      </w:r>
      <w:r w:rsidR="00C33601">
        <w:rPr>
          <w:noProof/>
          <w:lang w:eastAsia="en-GB"/>
        </w:rPr>
        <w:t xml:space="preserve"> </w:t>
      </w:r>
      <w:r w:rsidR="00780153">
        <w:rPr>
          <w:noProof/>
          <w:lang w:eastAsia="en-GB"/>
        </w:rPr>
        <w:t>Samual Petcher,</w:t>
      </w:r>
      <w:r w:rsidR="00780153" w:rsidRPr="00196EC0">
        <w:rPr>
          <w:noProof/>
          <w:vertAlign w:val="superscript"/>
          <w:lang w:eastAsia="en-GB"/>
        </w:rPr>
        <w:t>a</w:t>
      </w:r>
      <w:r w:rsidR="00780153">
        <w:rPr>
          <w:noProof/>
          <w:lang w:eastAsia="en-GB"/>
        </w:rPr>
        <w:t xml:space="preserve"> </w:t>
      </w:r>
      <w:r w:rsidR="00022160">
        <w:rPr>
          <w:noProof/>
          <w:lang w:eastAsia="en-GB"/>
        </w:rPr>
        <w:t>and Tom Hasell</w:t>
      </w:r>
      <w:r w:rsidR="00A31C00">
        <w:rPr>
          <w:noProof/>
          <w:lang w:eastAsia="en-GB"/>
        </w:rPr>
        <w:t>*</w:t>
      </w:r>
      <w:r w:rsidR="00022160">
        <w:rPr>
          <w:noProof/>
          <w:vertAlign w:val="superscript"/>
          <w:lang w:eastAsia="en-GB"/>
        </w:rPr>
        <w:t xml:space="preserve"> </w:t>
      </w:r>
      <w:r w:rsidR="00022160" w:rsidRPr="00196EC0">
        <w:rPr>
          <w:noProof/>
          <w:vertAlign w:val="superscript"/>
          <w:lang w:eastAsia="en-GB"/>
        </w:rPr>
        <w:t>a</w:t>
      </w:r>
      <w:r w:rsidR="00B46627">
        <w:rPr>
          <w:noProof/>
          <w:vertAlign w:val="superscript"/>
          <w:lang w:eastAsia="en-GB"/>
        </w:rPr>
        <w:t>, c</w:t>
      </w:r>
      <w:r w:rsidR="0025490A">
        <w:t xml:space="preserve"> </w:t>
      </w:r>
    </w:p>
    <w:p w14:paraId="10138FEC" w14:textId="4CB8AAF2" w:rsidR="00180ABE" w:rsidRPr="00DC4BC5" w:rsidRDefault="00290A51" w:rsidP="00DC4BC5">
      <w:pPr>
        <w:pStyle w:val="RSCB01COMAbstract"/>
        <w:rPr>
          <w:rStyle w:val="06CHeading"/>
          <w:rFonts w:asciiTheme="minorHAnsi" w:hAnsiTheme="minorHAnsi" w:cstheme="minorBidi"/>
          <w:b/>
          <w:smallCaps w:val="0"/>
          <w:w w:val="100"/>
          <w:szCs w:val="22"/>
        </w:rPr>
      </w:pPr>
      <w:r w:rsidRPr="00DC4BC5">
        <w:rPr>
          <w:rStyle w:val="06CHeading"/>
          <w:rFonts w:asciiTheme="minorHAnsi" w:hAnsiTheme="minorHAnsi" w:cstheme="minorBidi"/>
          <w:b/>
          <w:smallCaps w:val="0"/>
          <w:w w:val="100"/>
          <w:szCs w:val="22"/>
        </w:rPr>
        <w:t>Elemental sulfur is an abundant by-product of the petrochemicals industry, but polymers formed from pure sulfur cannot be used because they are not stable and depolymerize to the monomer, S</w:t>
      </w:r>
      <w:r w:rsidRPr="00F3346A">
        <w:rPr>
          <w:rStyle w:val="06CHeading"/>
          <w:rFonts w:asciiTheme="minorHAnsi" w:hAnsiTheme="minorHAnsi" w:cstheme="minorBidi"/>
          <w:b/>
          <w:smallCaps w:val="0"/>
          <w:w w:val="100"/>
          <w:szCs w:val="22"/>
          <w:vertAlign w:val="subscript"/>
        </w:rPr>
        <w:t>8</w:t>
      </w:r>
      <w:r w:rsidRPr="00DC4BC5">
        <w:rPr>
          <w:rStyle w:val="06CHeading"/>
          <w:rFonts w:asciiTheme="minorHAnsi" w:hAnsiTheme="minorHAnsi" w:cstheme="minorBidi"/>
          <w:b/>
          <w:smallCaps w:val="0"/>
          <w:w w:val="100"/>
          <w:szCs w:val="22"/>
        </w:rPr>
        <w:t>. Inverse vulcanization reported recently uses vinylic monomers as crosslinkers to stabilize polymers made from elemental sulfur. Here we report that the catalyst sodium diethyldithiocarbamate trihydrate allows inverse vulcanization to be conducted at low temperatures (110 °C), even below the melting point of sulfur (120 °C). Lower reaction temperatures are beneficial for not only energy economy, but also in preventing dangerous auto-acceleration, hydrogen sulfide generation, and allowing low boiling point monomers to be used. Excess catalyst can be recovered from the polymers, and despite a crosslinked structure, the reversibility of the S-S bonds allows the polymers to be recycled.</w:t>
      </w:r>
    </w:p>
    <w:p w14:paraId="3ED6E78E" w14:textId="7BBE64C3" w:rsidR="00BD2196" w:rsidRDefault="00BD2196" w:rsidP="00DC4BC5">
      <w:pPr>
        <w:pStyle w:val="RSCB04SectionHeading"/>
        <w:rPr>
          <w:lang w:val="en-US"/>
        </w:rPr>
      </w:pPr>
      <w:r w:rsidRPr="00BD2196">
        <w:rPr>
          <w:lang w:val="en-US"/>
        </w:rPr>
        <w:t>Introduction</w:t>
      </w:r>
    </w:p>
    <w:p w14:paraId="1ED57F12" w14:textId="1D57E20E" w:rsidR="00290A51" w:rsidRDefault="003D5558" w:rsidP="0023734F">
      <w:pPr>
        <w:pStyle w:val="RSCB02ArticleText"/>
        <w:rPr>
          <w:lang w:val="en-US"/>
        </w:rPr>
      </w:pPr>
      <w:r>
        <w:t>Sulfur polymers</w:t>
      </w:r>
      <w:r w:rsidRPr="00C7082C">
        <w:t xml:space="preserve"> </w:t>
      </w:r>
      <w:r w:rsidR="00290A51" w:rsidRPr="00C7082C">
        <w:t xml:space="preserve">have attracted attention in recent years, because of their potential to reduce reliance on </w:t>
      </w:r>
      <w:r w:rsidR="00780153" w:rsidRPr="00C7082C">
        <w:t>ecologically</w:t>
      </w:r>
      <w:r w:rsidR="00290A51" w:rsidRPr="00C7082C">
        <w:t xml:space="preserve"> damaging conventional synthetic polymers, and </w:t>
      </w:r>
      <w:r w:rsidR="00CB6D76" w:rsidRPr="00C7082C">
        <w:t>alleviating</w:t>
      </w:r>
      <w:r w:rsidR="00290A51" w:rsidRPr="00C7082C">
        <w:t xml:space="preserve"> the “excess sulfur problem”.</w:t>
      </w:r>
      <w:r w:rsidR="00290A51" w:rsidRPr="00C7082C">
        <w:fldChar w:fldCharType="begin" w:fldLock="1"/>
      </w:r>
      <w:r w:rsidR="00D81FA1">
        <w:instrText>ADDIN CSL_CITATION {"citationItems":[{"id":"ITEM-1","itemData":{"DOI":"10.1021/ba-1978-0165.ch001","author":[{"dropping-particle":"","family":"SCHMIDT","given":"MAX","non-dropping-particle":"","parse-names":false,"suffix":""}],"container-title":"In New Uses of Sulfur","id":"ITEM-1","issue":"16","issued":{"date-parts":[["1978","3"]]},"page":"1-12","title":"The Scientific Basis for Practical Applications of Elemental Sulfur","type":"chapter"},"uris":["http://www.mendeley.com/documents/?uuid=8afddcd3-d3d4-4f62-a038-03bb391d5de8"]},{"id":"ITEM-2","itemData":{"ISBN":"978-1-60427-005-1","author":[{"dropping-particle":"","family":"Abdel-Mohsen Onsy, Mohamed; Maisa","given":"El-Gamal","non-dropping-particle":"","parse-names":false,"suffix":""}],"container-title":"J. Ross Publishing","id":"ITEM-2","issued":{"date-parts":[["2010"]]},"title":"Sulfur Concrete for the Construction Industry– a sustainable development approach","type":"article-journal"},"uris":["http://www.mendeley.com/documents/?uuid=6b5bf189-101b-45dd-87bb-295de6b46483"]},{"id":"ITEM-3","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3","issue":"31","issued":{"date-parts":[["2016"]]},"page":"5383-5386","publisher":"Royal Society of Chemistry","title":"Porous inverse vulcanised polymers for mercury capture","type":"article-journal","volume":"52"},"uris":["http://www.mendeley.com/documents/?uuid=84c25b75-0ca0-4f03-83e3-443def6d8bbb"]}],"mendeley":{"formattedCitation":"&lt;sup&gt;1–3&lt;/sup&gt;","plainTextFormattedCitation":"1–3","previouslyFormattedCitation":"&lt;sup&gt;1–3&lt;/sup&gt;"},"properties":{"noteIndex":0},"schema":"https://github.com/citation-style-language/schema/raw/master/csl-citation.json"}</w:instrText>
      </w:r>
      <w:r w:rsidR="00290A51" w:rsidRPr="00C7082C">
        <w:fldChar w:fldCharType="separate"/>
      </w:r>
      <w:r w:rsidR="00290A51" w:rsidRPr="00C7082C">
        <w:rPr>
          <w:noProof/>
          <w:vertAlign w:val="superscript"/>
        </w:rPr>
        <w:t>1–3</w:t>
      </w:r>
      <w:r w:rsidR="00290A51" w:rsidRPr="00C7082C">
        <w:fldChar w:fldCharType="end"/>
      </w:r>
      <w:r w:rsidR="00290A51" w:rsidRPr="00C7082C">
        <w:t xml:space="preserve"> Synthetic polymers are widely used on a vast scale, however the majority of them are derived from</w:t>
      </w:r>
      <w:r w:rsidR="00290A51" w:rsidRPr="009A4719">
        <w:t xml:space="preserve"> petrochemicals, which are </w:t>
      </w:r>
      <w:r w:rsidR="00290A51" w:rsidRPr="00C7082C">
        <w:t>finite resources, contrary to green chemistry principles.</w:t>
      </w:r>
      <w:r w:rsidR="00290A51" w:rsidRPr="00C7082C">
        <w:fldChar w:fldCharType="begin" w:fldLock="1"/>
      </w:r>
      <w:r w:rsidR="00290A51" w:rsidRPr="00C7082C">
        <w:instrText>ADDIN CSL_CITATION {"citationItems":[{"id":"ITEM-1","itemData":{"DOI":"10.1016/j.envres.2008.07.025","ISSN":"00139351","abstract":"Synthetic polymers, commonly known as plastics, have been entering the marine environment in quantities paralleling their level of production over the last half century. However, in the last two decades of the 20th Century, the deposition rate accelerated past the rate of production, and plastics are now one of the most common and persistent pollutants in ocean waters and beaches worldwide. Thirty years ago the prevailing attitude of the plastic industry was that \"plastic litter is a very small proportion of all litter and causes no harm to the environment except as an eyesore\" [Derraik, J.G.B., 2002. The pollution of the marine environment by plastic debris: a review. Mar. Pollut. Bull. 44(9), 842-852]. Between 1960 and 2000, the world production of plastic resins increased 25-fold, while recovery of the material remained below 5%. Between 1970 and 2003, plastics became the fastest growing segment of the US municipal waste stream, increasing nine-fold, and marine litter is now 60-80% plastic, reaching 90-95% in some areas. While undoubtedly still an eyesore, plastic debris today is having significant harmful effects on marine biota. Albatross, fulmars, shearwaters and petrels mistake floating plastics for food, and many individuals of these species are affected; in fact, 44% of all seabird species are known to ingest plastic. Sea turtles ingest plastic bags, fishing line and other plastics, as do 26 species of cetaceans. In all, 267 species of marine organisms worldwide are known to have been affected by plastic debris, a number that will increase as smaller organisms are assessed. The number of fish, birds, and mammals that succumb each year to derelict fishing nets and lines in which they become entangled cannot be reliably known; but estimates are in the millions. We divide marine plastic debris into two categories: macro, &gt;5 mm and micro, &lt;5 mm. While macro-debris may sometimes be traced to its origin by object identification or markings, micro-debris, consisting of particles of two main varieties, (1) fragments broken from larger objects, and (2) resin pellets and powders, the basic thermoplastic industry feedstocks, are difficult to trace. Ingestion of plastic micro-debris by filter feeders at the base of the food web is known to occur, but has not been quantified. Ingestion of degraded plastic pellets and fragments raises toxicity concerns, since plastics are known to adsorb hydrophobic pollutants. The potential bioavailability of compounds adde…","author":[{"dropping-particle":"","family":"Moore","given":"Charles James","non-dropping-particle":"","parse-names":false,"suffix":""}],"container-title":"Environmental Research","id":"ITEM-1","issue":"2","issued":{"date-parts":[["2008"]]},"page":"131-139","title":"Synthetic polymers in the marine environment: A rapidly increasing, long-term threat","type":"article-journal","volume":"108"},"uris":["http://www.mendeley.com/documents/?uuid=b21925c5-07e2-4baf-9402-b4f50f981c9b","http://www.mendeley.com/documents/?uuid=ed362148-8862-4173-a9d4-7ec49dd04f27"]},{"id":"ITEM-2","itemData":{"DOI":"10.1039/b918763b","ISSN":"03060012","abstract":"Green Chemistry is a relatively new emerging field that strives to work at the molecular level to achieve sustainability. The field has received widespread interest in the past decade due to its ability to harness chemical innovation to meet environmental and economic goals simultaneously. Green Chemistry has a framework of a cohesive set of Twelve Principles, which have been systematically surveyed in this critical review. This article covers the concepts of design and the scientific philosophy of Green Chemistry with a set of illustrative examples. Future trends in Green Chemistry are discussed with the challenge of using the Principles as a cohesive design system (93 references).","author":[{"dropping-particle":"","family":"Anastas","given":"Paul","non-dropping-particle":"","parse-names":false,"suffix":""},{"dropping-particle":"","family":"Eghbali","given":"Nicolas","non-dropping-particle":"","parse-names":false,"suffix":""}],"container-title":"Chemical Society Reviews","id":"ITEM-2","issue":"1","issued":{"date-parts":[["2010"]]},"page":"301-312","title":"Green chemistry: Principles and practice","type":"article-journal","volume":"39"},"uris":["http://www.mendeley.com/documents/?uuid=b9ddbe5d-436e-4d5e-ac49-61edd996f551"]}],"mendeley":{"formattedCitation":"&lt;sup&gt;4,5&lt;/sup&gt;","plainTextFormattedCitation":"4,5","previouslyFormattedCitation":"&lt;sup&gt;4,5&lt;/sup&gt;"},"properties":{"noteIndex":0},"schema":"https://github.com/citation-style-language/schema/raw/master/csl-citation.json"}</w:instrText>
      </w:r>
      <w:r w:rsidR="00290A51" w:rsidRPr="00C7082C">
        <w:fldChar w:fldCharType="separate"/>
      </w:r>
      <w:r w:rsidR="00290A51" w:rsidRPr="00C7082C">
        <w:rPr>
          <w:noProof/>
          <w:vertAlign w:val="superscript"/>
        </w:rPr>
        <w:t>4,5</w:t>
      </w:r>
      <w:r w:rsidR="00290A51" w:rsidRPr="00C7082C">
        <w:fldChar w:fldCharType="end"/>
      </w:r>
      <w:r w:rsidR="00290A51" w:rsidRPr="00C7082C">
        <w:t xml:space="preserve"> Therefore, alternative materials made from industrial by-product or renewable biomass are sought. In order to decrease the emission of SO</w:t>
      </w:r>
      <w:r w:rsidR="00290A51" w:rsidRPr="00C7082C">
        <w:rPr>
          <w:vertAlign w:val="subscript"/>
        </w:rPr>
        <w:t>2</w:t>
      </w:r>
      <w:r w:rsidR="00290A51" w:rsidRPr="00C7082C">
        <w:t xml:space="preserve"> and prevent acid rain, sulfur is removed from petroleum and natural gas and eventually converted to elemental sulfur.</w:t>
      </w:r>
      <w:r w:rsidR="00290A51" w:rsidRPr="00C7082C">
        <w:fldChar w:fldCharType="begin" w:fldLock="1"/>
      </w:r>
      <w:r w:rsidR="00290A51" w:rsidRPr="00C7082C">
        <w:instrText>ADDIN CSL_CITATION {"citationItems":[{"id":"ITEM-1","itemData":{"DOI":"10.1021/ba-1978-0165.ch001","author":[{"dropping-particle":"","family":"SCHMIDT","given":"MAX","non-dropping-particle":"","parse-names":false,"suffix":""}],"container-title":"In New Uses of Sulfur","id":"ITEM-1","issue":"16","issued":{"date-parts":[["1978","3"]]},"page":"1-12","title":"The Scientific Basis for Practical Applications of Elemental Sulfur","type":"chapter"},"uris":["http://www.mendeley.com/documents/?uuid=8afddcd3-d3d4-4f62-a038-03bb391d5de8"]},{"id":"ITEM-2","itemData":{"ISBN":"978-1-60427-005-1","author":[{"dropping-particle":"","family":"Abdel-Mohsen Onsy, Mohamed; Maisa","given":"El-Gamal","non-dropping-particle":"","parse-names":false,"suffix":""}],"container-title":"J. Ross Publishing","id":"ITEM-2","issued":{"date-parts":[["2010"]]},"title":"Sulfur Concrete for the Construction Industry– a sustainable development approach","type":"article-journal"},"uris":["http://www.mendeley.com/documents/?uuid=6b5bf189-101b-45dd-87bb-295de6b46483"]}],"mendeley":{"formattedCitation":"&lt;sup&gt;1,2&lt;/sup&gt;","plainTextFormattedCitation":"1,2","previouslyFormattedCitation":"&lt;sup&gt;1,2&lt;/sup&gt;"},"properties":{"noteIndex":0},"schema":"https://github.com/citation-style-language/schema/raw/master/csl-citation.json"}</w:instrText>
      </w:r>
      <w:r w:rsidR="00290A51" w:rsidRPr="00C7082C">
        <w:fldChar w:fldCharType="separate"/>
      </w:r>
      <w:r w:rsidR="00290A51" w:rsidRPr="00C7082C">
        <w:rPr>
          <w:noProof/>
          <w:vertAlign w:val="superscript"/>
        </w:rPr>
        <w:t>1,2</w:t>
      </w:r>
      <w:r w:rsidR="00290A51" w:rsidRPr="00C7082C">
        <w:fldChar w:fldCharType="end"/>
      </w:r>
      <w:r w:rsidR="00290A51" w:rsidRPr="00C7082C">
        <w:t xml:space="preserve"> Hence, elemental sulfur is incredibly cheap and readily available for use. It is reported that more than 70 million tonnes of elemental sulfur is produced annually, with much of it stockpiled at refining sites.</w:t>
      </w:r>
      <w:r w:rsidR="00303D36">
        <w:fldChar w:fldCharType="begin" w:fldLock="1"/>
      </w:r>
      <w:r w:rsidR="007C233D">
        <w:instrText>ADDIN CSL_CITATION {"citationItems":[{"id":"ITEM-1","itemData":{"ISBN":"978-1-60427-005-1","author":[{"dropping-particle":"","family":"Abdel-Mohsen Onsy, Mohamed; Maisa","given":"El-Gamal","non-dropping-particle":"","parse-names":false,"suffix":""}],"container-title":"J. Ross Publishing","id":"ITEM-1","issued":{"date-parts":[["2010"]]},"title":"Sulfur Concrete for the Construction Industry– a sustainable development approach","type":"article-journal"},"uris":["http://www.mendeley.com/documents/?uuid=6b5bf189-101b-45dd-87bb-295de6b46483"]},{"id":"ITEM-2","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2","issue":"31","issued":{"date-parts":[["2016"]]},"page":"5383-5386","publisher":"Royal Society of Chemistry","title":"Porous inverse vulcanised polymers for mercury capture","type":"article-journal","volume":"52"},"uris":["http://www.mendeley.com/documents/?uuid=84c25b75-0ca0-4f03-83e3-443def6d8bbb"]}],"mendeley":{"formattedCitation":"&lt;sup&gt;2,3&lt;/sup&gt;","plainTextFormattedCitation":"2,3","previouslyFormattedCitation":"&lt;sup&gt;2,3&lt;/sup&gt;"},"properties":{"noteIndex":0},"schema":"https://github.com/citation-style-language/schema/raw/master/csl-citation.json"}</w:instrText>
      </w:r>
      <w:r w:rsidR="00303D36">
        <w:fldChar w:fldCharType="separate"/>
      </w:r>
      <w:r w:rsidR="00303D36" w:rsidRPr="00303D36">
        <w:rPr>
          <w:noProof/>
          <w:vertAlign w:val="superscript"/>
        </w:rPr>
        <w:t>2,3</w:t>
      </w:r>
      <w:r w:rsidR="00303D36">
        <w:fldChar w:fldCharType="end"/>
      </w:r>
      <w:r w:rsidR="00290A51" w:rsidRPr="00C7082C">
        <w:t xml:space="preserve"> Sulfur is used to prepare both commodity and specialty</w:t>
      </w:r>
      <w:r w:rsidR="00290A51" w:rsidRPr="005A0A0F">
        <w:rPr>
          <w:lang w:val="en-US"/>
        </w:rPr>
        <w:t xml:space="preserve"> chemicals</w:t>
      </w:r>
      <w:r w:rsidR="00290A51">
        <w:rPr>
          <w:lang w:val="en-US"/>
        </w:rPr>
        <w:t xml:space="preserve">, such as </w:t>
      </w:r>
      <w:r w:rsidR="00290A51" w:rsidRPr="005A0A0F">
        <w:rPr>
          <w:lang w:val="en-US"/>
        </w:rPr>
        <w:t>sulfuric acid, fertilizers,</w:t>
      </w:r>
      <w:r w:rsidR="00290A51">
        <w:rPr>
          <w:lang w:val="en-US"/>
        </w:rPr>
        <w:t xml:space="preserve"> and conventional vulcanization, but </w:t>
      </w:r>
      <w:r w:rsidR="00290A51" w:rsidRPr="005A0A0F">
        <w:rPr>
          <w:lang w:val="en-US"/>
        </w:rPr>
        <w:t>its supply significantly outweighs demand</w:t>
      </w:r>
      <w:r w:rsidR="00290A51">
        <w:rPr>
          <w:lang w:val="en-US"/>
        </w:rPr>
        <w:t>.</w:t>
      </w:r>
      <w:r w:rsidR="00290A51">
        <w:rPr>
          <w:lang w:val="en-US"/>
        </w:rPr>
        <w:fldChar w:fldCharType="begin" w:fldLock="1"/>
      </w:r>
      <w:r w:rsidR="00D81FA1">
        <w:rPr>
          <w:lang w:val="en-US"/>
        </w:rPr>
        <w:instrText>ADDIN CSL_CITATION {"citationItems":[{"id":"ITEM-1","itemData":{"DOI":"10.1038/nchem.1624","ISSN":"1755-4330","author":[{"dropping-particle":"","family":"Chung","given":"Woo Jin","non-dropping-particle":"","parse-names":false,"suffix":""},{"dropping-particle":"","family":"Griebel","given":"Jared J","non-dropping-particle":"","parse-names":false,"suffix":""},{"dropping-particle":"","family":"Kim","given":"Eui Tae","non-dropping-particle":"","parse-names":false,"suffix":""},{"dropping-particle":"","family":"Yoon","given":"Hyunsik","non-dropping-particle":"","parse-names":false,"suffix":""},{"dropping-particle":"","family":"Simmonds","given":"Adam G","non-dropping-particle":"","parse-names":false,"suffix":""},{"dropping-particle":"","family":"Ji","given":"Hyun Jun","non-dropping-particle":"","parse-names":false,"suffix":""},{"dropping-particle":"","family":"Dirlam","given":"Philip T","non-dropping-particle":"","parse-names":false,"suffix":""},{"dropping-particle":"","family":"Glass","given":"Richard S","non-dropping-particle":"","parse-names":false,"suffix":""},{"dropping-particle":"","family":"Wie","given":"Jeong Jae","non-dropping-particle":"","parse-names":false,"suffix":""},{"dropping-particle":"","family":"Nguyen","given":"Ngoc A","non-dropping-particle":"","parse-names":false,"suffix":""},{"dropping-particle":"","family":"Guralnick","given":"Brett W","non-dropping-particle":"","parse-names":false,"suffix":""},{"dropping-particle":"","family":"Park","given":"Jungjin","non-dropping-particle":"","parse-names":false,"suffix":""},{"dropping-particle":"","family":"Somogyi","given":"Árpád","non-dropping-particle":"","parse-names":false,"suffix":""},{"dropping-particle":"","family":"Theato","given":"Patrick","non-dropping-particle":"","parse-names":false,"suffix":""},{"dropping-particle":"","family":"Mackay","given":"Michael E","non-dropping-particle":"","parse-names":false,"suffix":""},{"dropping-particle":"","family":"Sung","given":"Yung-eun","non-dropping-particle":"","parse-names":false,"suffix":""},{"dropping-particle":"","family":"Char","given":"Kookheon","non-dropping-particle":"","parse-names":false,"suffix":""},{"dropping-particle":"","family":"Pyun","given":"Jeffrey","non-dropping-particle":"","parse-names":false,"suffix":""}],"container-title":"Nature Chemistry","id":"ITEM-1","issue":"6","issued":{"date-parts":[["2013","6","14"]]},"page":"518-524","title":"The use of elemental sulfur as an alternative feedstock for polymeric materials","type":"article-journal","volume":"5"},"uris":["http://www.mendeley.com/documents/?uuid=8552fc78-c130-40e2-9aa9-57661c131544"]},{"id":"ITEM-2","itemData":{"DOI":"10.1002/anie.201508708","ISBN":"1521-3773 (Electronic)\\r1433-7851 (Linking)","ISSN":"14337851","PMID":"26481099","abstract":"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2","issue":"5","issued":{"date-parts":[["2016","1","26"]]},"page":"1714-1718","title":"Sulfur-Limonene Polysulfide: A Material Synthesized Entirely from Industrial By-Products and Its Use in Removing Toxic Metals from Water and Soil","type":"article-journal","volume":"55"},"uris":["http://www.mendeley.com/documents/?uuid=3d22f24d-0146-447b-8fca-a1a9edd0b79a"]},{"id":"ITEM-3","itemData":{"ISBN":"978-1-60427-005-1","author":[{"dropping-particle":"","family":"Abdel-Mohsen Onsy, Mohamed; Maisa","given":"El-Gamal","non-dropping-particle":"","parse-names":false,"suffix":""}],"container-title":"J. Ross Publishing","id":"ITEM-3","issued":{"date-parts":[["2010"]]},"title":"Sulfur Concrete for the Construction Industry– a sustainable development approach","type":"article-journal"},"uris":["http://www.mendeley.com/documents/?uuid=6b5bf189-101b-45dd-87bb-295de6b46483"]},{"id":"ITEM-4","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4","issue":"31","issued":{"date-parts":[["2016"]]},"page":"5383-5386","publisher":"Royal Society of Chemistry","title":"Porous inverse vulcanised polymers for mercury capture","type":"article-journal","volume":"52"},"uris":["http://www.mendeley.com/documents/?uuid=84c25b75-0ca0-4f03-83e3-443def6d8bbb"]}],"mendeley":{"formattedCitation":"&lt;sup&gt;2,3,6,7&lt;/sup&gt;","plainTextFormattedCitation":"2,3,6,7","previouslyFormattedCitation":"&lt;sup&gt;2,3,6,7&lt;/sup&gt;"},"properties":{"noteIndex":0},"schema":"https://github.com/citation-style-language/schema/raw/master/csl-citation.json"}</w:instrText>
      </w:r>
      <w:r w:rsidR="00290A51">
        <w:rPr>
          <w:lang w:val="en-US"/>
        </w:rPr>
        <w:fldChar w:fldCharType="separate"/>
      </w:r>
      <w:r w:rsidR="00290A51" w:rsidRPr="00BF67F5">
        <w:rPr>
          <w:noProof/>
          <w:vertAlign w:val="superscript"/>
          <w:lang w:val="en-US"/>
        </w:rPr>
        <w:t>2,3,6,7</w:t>
      </w:r>
      <w:r w:rsidR="00290A51">
        <w:rPr>
          <w:lang w:val="en-US"/>
        </w:rPr>
        <w:fldChar w:fldCharType="end"/>
      </w:r>
      <w:r w:rsidR="00290A51">
        <w:rPr>
          <w:lang w:val="en-US"/>
        </w:rPr>
        <w:t xml:space="preserve"> Thus, </w:t>
      </w:r>
      <w:r>
        <w:rPr>
          <w:lang w:val="en-US"/>
        </w:rPr>
        <w:t>sulfur polymers</w:t>
      </w:r>
      <w:r w:rsidR="00290A51">
        <w:rPr>
          <w:lang w:val="en-US"/>
        </w:rPr>
        <w:t xml:space="preserve"> are one of the most promising candidates to </w:t>
      </w:r>
      <w:r w:rsidR="00290A51">
        <w:rPr>
          <w:rFonts w:hint="eastAsia"/>
          <w:lang w:val="en-US"/>
        </w:rPr>
        <w:t>c</w:t>
      </w:r>
      <w:r w:rsidR="00290A51">
        <w:rPr>
          <w:lang w:val="en-US"/>
        </w:rPr>
        <w:t>onsume redundant sulfur and to be an alternative to conventional synthetic polymers.</w:t>
      </w:r>
    </w:p>
    <w:p w14:paraId="7F7897B2" w14:textId="2B0C5149" w:rsidR="00290A51" w:rsidRDefault="00290A51" w:rsidP="0023734F">
      <w:pPr>
        <w:pStyle w:val="RSCB02ArticleText"/>
        <w:rPr>
          <w:lang w:val="en-US"/>
        </w:rPr>
      </w:pPr>
      <w:r>
        <w:rPr>
          <w:lang w:val="en-US"/>
        </w:rPr>
        <w:t>S</w:t>
      </w:r>
      <w:r w:rsidRPr="0006773D">
        <w:rPr>
          <w:vertAlign w:val="subscript"/>
          <w:lang w:val="en-US"/>
        </w:rPr>
        <w:t>8</w:t>
      </w:r>
      <w:r>
        <w:rPr>
          <w:lang w:val="en-US"/>
        </w:rPr>
        <w:t xml:space="preserve"> polymerizes above 159</w:t>
      </w:r>
      <w:r w:rsidRPr="00C57F18">
        <w:rPr>
          <w:lang w:val="en-US"/>
        </w:rPr>
        <w:t xml:space="preserve"> °C</w:t>
      </w:r>
      <w:r>
        <w:rPr>
          <w:lang w:val="en-US"/>
        </w:rPr>
        <w:t xml:space="preserve"> when sulfur radicals are generated from ring opening by </w:t>
      </w:r>
      <w:proofErr w:type="spellStart"/>
      <w:r>
        <w:rPr>
          <w:lang w:val="en-US"/>
        </w:rPr>
        <w:t>homolytic</w:t>
      </w:r>
      <w:proofErr w:type="spellEnd"/>
      <w:r>
        <w:rPr>
          <w:lang w:val="en-US"/>
        </w:rPr>
        <w:t xml:space="preserve"> </w:t>
      </w:r>
      <w:r w:rsidRPr="000A6F28">
        <w:rPr>
          <w:lang w:val="en-US"/>
        </w:rPr>
        <w:t>cleavage</w:t>
      </w:r>
      <w:r>
        <w:rPr>
          <w:lang w:val="en-US"/>
        </w:rPr>
        <w:t xml:space="preserve"> and propagate to form </w:t>
      </w:r>
      <w:r w:rsidRPr="00232247">
        <w:rPr>
          <w:lang w:val="en-US"/>
        </w:rPr>
        <w:t>linear polysulfide</w:t>
      </w:r>
      <w:r>
        <w:rPr>
          <w:lang w:val="en-US"/>
        </w:rPr>
        <w:t>.</w:t>
      </w:r>
      <w:r>
        <w:rPr>
          <w:lang w:val="en-US"/>
        </w:rPr>
        <w:fldChar w:fldCharType="begin" w:fldLock="1"/>
      </w:r>
      <w:r w:rsidR="00D81FA1">
        <w:rPr>
          <w:lang w:val="en-US"/>
        </w:rPr>
        <w:instrText>ADDIN CSL_CITATION {"citationItems":[{"id":"ITEM-1","itemData":{"DOI":"10.1038/nchem.1624","ISSN":"1755-4330","author":[{"dropping-particle":"","family":"Chung","given":"Woo Jin","non-dropping-particle":"","parse-names":false,"suffix":""},{"dropping-particle":"","family":"Griebel","given":"Jared J","non-dropping-particle":"","parse-names":false,"suffix":""},{"dropping-particle":"","family":"Kim","given":"Eui Tae","non-dropping-particle":"","parse-names":false,"suffix":""},{"dropping-particle":"","family":"Yoon","given":"Hyunsik","non-dropping-particle":"","parse-names":false,"suffix":""},{"dropping-particle":"","family":"Simmonds","given":"Adam G","non-dropping-particle":"","parse-names":false,"suffix":""},{"dropping-particle":"","family":"Ji","given":"Hyun Jun","non-dropping-particle":"","parse-names":false,"suffix":""},{"dropping-particle":"","family":"Dirlam","given":"Philip T","non-dropping-particle":"","parse-names":false,"suffix":""},{"dropping-particle":"","family":"Glass","given":"Richard S","non-dropping-particle":"","parse-names":false,"suffix":""},{"dropping-particle":"","family":"Wie","given":"Jeong Jae","non-dropping-particle":"","parse-names":false,"suffix":""},{"dropping-particle":"","family":"Nguyen","given":"Ngoc A","non-dropping-particle":"","parse-names":false,"suffix":""},{"dropping-particle":"","family":"Guralnick","given":"Brett W","non-dropping-particle":"","parse-names":false,"suffix":""},{"dropping-particle":"","family":"Park","given":"Jungjin","non-dropping-particle":"","parse-names":false,"suffix":""},{"dropping-particle":"","family":"Somogyi","given":"Árpád","non-dropping-particle":"","parse-names":false,"suffix":""},{"dropping-particle":"","family":"Theato","given":"Patrick","non-dropping-particle":"","parse-names":false,"suffix":""},{"dropping-particle":"","family":"Mackay","given":"Michael E","non-dropping-particle":"","parse-names":false,"suffix":""},{"dropping-particle":"","family":"Sung","given":"Yung-eun","non-dropping-particle":"","parse-names":false,"suffix":""},{"dropping-particle":"","family":"Char","given":"Kookheon","non-dropping-particle":"","parse-names":false,"suffix":""},{"dropping-particle":"","family":"Pyun","given":"Jeffrey","non-dropping-particle":"","parse-names":false,"suffix":""}],"container-title":"Nature Chemistry","id":"ITEM-1","issue":"6","issued":{"date-parts":[["2013","6","14"]]},"page":"518-524","title":"The use of elemental sulfur as an alternative feedstock for polymeric materials","type":"article-journal","volume":"5"},"uris":["http://www.mendeley.com/documents/?uuid=8552fc78-c130-40e2-9aa9-57661c131544"]},{"id":"ITEM-2","itemData":{"DOI":"10.1016/j.progpolymsci.2016.04.003","ISSN":"00796700","abstract":"Recent developments in the polymerizations of elemental sulfur (S8) to prepare high sulfur content polymers are reviewed. While the homopolymerization of S8 via ring-opening processes to prepare high molar mass polymeric sulfur has long been known, this form of polymeric sulfur is chemically unstable and depolymerizes back to S8. In the current report, we discuss the background into the production of sulfur via petroleum refining and the challenges associated with utilizing S8 as a chemical reagent for materials synthesis. To circumvent these long standing challenges in working with sulfur, the use of S8 as a reaction medium and comonomer in a process termed, inverse vulcanization, was developed to prepare chemically stable and processable sulfur copolymers. Furthermore, access to polymeric materials with a very high content of sulfur-sulfur (S-S) bonds enabled for the first time the creation of materials with useful (electro)chemical and optical properties which are reviewed for use in Li-S batteries, IR imaging technology and self-healing materials.","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2","issued":{"date-parts":[["2016","7"]]},"page":"90-125","publisher":"Elsevier Ltd","title":"Polymerizations with elemental sulfur: A novel route to high sulfur content polymers for sustainability, energy and defense","type":"article-journal","volume":"58"},"uris":["http://www.mendeley.com/documents/?uuid=71b61f07-2d36-4718-b667-e2a726333757"]},{"id":"ITEM-3","itemData":{"DOI":"10.1002/anie.201508708","ISBN":"1521-3773 (Electronic)\\r1433-7851 (Linking)","ISSN":"14337851","PMID":"26481099","abstract":"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3","issue":"5","issued":{"date-parts":[["2016","1","26"]]},"page":"1714-1718","title":"Sulfur-Limonene Polysulfide: A Material Synthesized Entirely from Industrial By-Products and Its Use in Removing Toxic Metals from Water and Soil","type":"article-journal","volume":"55"},"uris":["http://www.mendeley.com/documents/?uuid=3d22f24d-0146-447b-8fca-a1a9edd0b79a"]},{"id":"ITEM-4","itemData":{"DOI":"10.1039/C6TA09862B","ISSN":"2050-7488","abstract":"Stable polymers of up to 80 wt% elemental sulfur are formed from low cost industrial by-products, and renewable crosslinkers.","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4","issue":"23","issued":{"date-parts":[["2017"]]},"page":"11682-11692","title":"Low cost and renewable sulfur-polymers by inverse vulcanisation, and their potential for mercury capture","type":"article-journal","volume":"5"},"uris":["http://www.mendeley.com/documents/?uuid=b259517f-d45e-4693-892c-ab970276d701"]}],"mendeley":{"formattedCitation":"&lt;sup&gt;6–9&lt;/sup&gt;","plainTextFormattedCitation":"6–9","previouslyFormattedCitation":"&lt;sup&gt;6–9&lt;/sup&gt;"},"properties":{"noteIndex":0},"schema":"https://github.com/citation-style-language/schema/raw/master/csl-citation.json"}</w:instrText>
      </w:r>
      <w:r>
        <w:rPr>
          <w:lang w:val="en-US"/>
        </w:rPr>
        <w:fldChar w:fldCharType="separate"/>
      </w:r>
      <w:r w:rsidRPr="007E4AB9">
        <w:rPr>
          <w:noProof/>
          <w:vertAlign w:val="superscript"/>
          <w:lang w:val="en-US"/>
        </w:rPr>
        <w:t>6–9</w:t>
      </w:r>
      <w:r>
        <w:rPr>
          <w:lang w:val="en-US"/>
        </w:rPr>
        <w:fldChar w:fldCharType="end"/>
      </w:r>
      <w:r>
        <w:rPr>
          <w:lang w:val="en-US"/>
        </w:rPr>
        <w:t xml:space="preserve"> However, the challenge accompanied with this reaction is that the polymeric sulfur generated is unstable and depolymerizes back to S</w:t>
      </w:r>
      <w:r>
        <w:rPr>
          <w:vertAlign w:val="subscript"/>
          <w:lang w:val="en-US"/>
        </w:rPr>
        <w:t>8</w:t>
      </w:r>
      <w:r>
        <w:rPr>
          <w:lang w:val="en-US"/>
        </w:rPr>
        <w:t xml:space="preserve">, by a back-biting mechanism, even at </w:t>
      </w:r>
      <w:r w:rsidR="00CB6D76">
        <w:rPr>
          <w:lang w:val="en-US"/>
        </w:rPr>
        <w:t>room temperature</w:t>
      </w:r>
      <w:r>
        <w:rPr>
          <w:lang w:val="en-US"/>
        </w:rPr>
        <w:t xml:space="preserve">. Capping the sulfur radical ends by dienes, an inverse vulcanization process reported by </w:t>
      </w:r>
      <w:proofErr w:type="spellStart"/>
      <w:r>
        <w:rPr>
          <w:lang w:val="en-US"/>
        </w:rPr>
        <w:t>Pyun</w:t>
      </w:r>
      <w:proofErr w:type="spellEnd"/>
      <w:r w:rsidR="009A4719">
        <w:rPr>
          <w:lang w:val="en-US"/>
        </w:rPr>
        <w:t xml:space="preserve">, </w:t>
      </w:r>
      <w:r>
        <w:rPr>
          <w:lang w:val="en-US"/>
        </w:rPr>
        <w:t>Char</w:t>
      </w:r>
      <w:r w:rsidR="009A4719">
        <w:rPr>
          <w:lang w:val="en-US"/>
        </w:rPr>
        <w:t>, and coworkers</w:t>
      </w:r>
      <w:r>
        <w:rPr>
          <w:lang w:val="en-US"/>
        </w:rPr>
        <w:t xml:space="preserve"> in 2013 is able to efficiently stabilize </w:t>
      </w:r>
      <w:r w:rsidR="003D5558">
        <w:rPr>
          <w:lang w:val="en-US"/>
        </w:rPr>
        <w:t>sulfur polymers</w:t>
      </w:r>
      <w:r>
        <w:rPr>
          <w:lang w:val="en-US"/>
        </w:rPr>
        <w:t xml:space="preserve"> against depolymerization.</w:t>
      </w:r>
      <w:r>
        <w:rPr>
          <w:lang w:val="en-US"/>
        </w:rPr>
        <w:fldChar w:fldCharType="begin" w:fldLock="1"/>
      </w:r>
      <w:r w:rsidR="00D81FA1">
        <w:rPr>
          <w:lang w:val="en-US"/>
        </w:rPr>
        <w:instrText>ADDIN CSL_CITATION {"citationItems":[{"id":"ITEM-1","itemData":{"DOI":"10.1038/nchem.1624","ISSN":"1755-4330","author":[{"dropping-particle":"","family":"Chung","given":"Woo Jin","non-dropping-particle":"","parse-names":false,"suffix":""},{"dropping-particle":"","family":"Griebel","given":"Jared J","non-dropping-particle":"","parse-names":false,"suffix":""},{"dropping-particle":"","family":"Kim","given":"Eui Tae","non-dropping-particle":"","parse-names":false,"suffix":""},{"dropping-particle":"","family":"Yoon","given":"Hyunsik","non-dropping-particle":"","parse-names":false,"suffix":""},{"dropping-particle":"","family":"Simmonds","given":"Adam G","non-dropping-particle":"","parse-names":false,"suffix":""},{"dropping-particle":"","family":"Ji","given":"Hyun Jun","non-dropping-particle":"","parse-names":false,"suffix":""},{"dropping-particle":"","family":"Dirlam","given":"Philip T","non-dropping-particle":"","parse-names":false,"suffix":""},{"dropping-particle":"","family":"Glass","given":"Richard S","non-dropping-particle":"","parse-names":false,"suffix":""},{"dropping-particle":"","family":"Wie","given":"Jeong Jae","non-dropping-particle":"","parse-names":false,"suffix":""},{"dropping-particle":"","family":"Nguyen","given":"Ngoc A","non-dropping-particle":"","parse-names":false,"suffix":""},{"dropping-particle":"","family":"Guralnick","given":"Brett W","non-dropping-particle":"","parse-names":false,"suffix":""},{"dropping-particle":"","family":"Park","given":"Jungjin","non-dropping-particle":"","parse-names":false,"suffix":""},{"dropping-particle":"","family":"Somogyi","given":"Árpád","non-dropping-particle":"","parse-names":false,"suffix":""},{"dropping-particle":"","family":"Theato","given":"Patrick","non-dropping-particle":"","parse-names":false,"suffix":""},{"dropping-particle":"","family":"Mackay","given":"Michael E","non-dropping-particle":"","parse-names":false,"suffix":""},{"dropping-particle":"","family":"Sung","given":"Yung-eun","non-dropping-particle":"","parse-names":false,"suffix":""},{"dropping-particle":"","family":"Char","given":"Kookheon","non-dropping-particle":"","parse-names":false,"suffix":""},{"dropping-particle":"","family":"Pyun","given":"Jeffrey","non-dropping-particle":"","parse-names":false,"suffix":""}],"container-title":"Nature Chemistry","id":"ITEM-1","issue":"6","issued":{"date-parts":[["2013","6","14"]]},"page":"518-524","title":"The use of elemental sulfur as an alternative feedstock for polymeric materials","type":"article-journal","volume":"5"},"uris":["http://www.mendeley.com/documents/?uuid=8552fc78-c130-40e2-9aa9-57661c131544"]},{"id":"ITEM-2","itemData":{"DOI":"10.1016/j.progpolymsci.2016.04.003","ISSN":"00796700","abstract":"Recent developments in the polymerizations of elemental sulfur (S8) to prepare high sulfur content polymers are reviewed. While the homopolymerization of S8 via ring-opening processes to prepare high molar mass polymeric sulfur has long been known, this form of polymeric sulfur is chemically unstable and depolymerizes back to S8. In the current report, we discuss the background into the production of sulfur via petroleum refining and the challenges associated with utilizing S8 as a chemical reagent for materials synthesis. To circumvent these long standing challenges in working with sulfur, the use of S8 as a reaction medium and comonomer in a process termed, inverse vulcanization, was developed to prepare chemically stable and processable sulfur copolymers. Furthermore, access to polymeric materials with a very high content of sulfur-sulfur (S-S) bonds enabled for the first time the creation of materials with useful (electro)chemical and optical properties which are reviewed for use in Li-S batteries, IR imaging technology and self-healing materials.","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2","issued":{"date-parts":[["2016","7"]]},"page":"90-125","publisher":"Elsevier Ltd","title":"Polymerizations with elemental sulfur: A novel route to high sulfur content polymers for sustainability, energy and defense","type":"article-journal","volume":"58"},"uris":["http://www.mendeley.com/documents/?uuid=71b61f07-2d36-4718-b667-e2a726333757"]},{"id":"ITEM-3","itemData":{"DOI":"10.1002/pola.28266","ISSN":"0887624X","author":[{"dropping-particle":"","family":"Zhang","given":"Yueyan","non-dropping-particle":"","parse-names":false,"suffix":""},{"dropping-particle":"","family":"Griebel","given":"Jared J.","non-dropping-particle":"","parse-names":false,"suffix":""},{"dropping-particle":"","family":"Dirlam","given":"Philip T.","non-dropping-particle":"","parse-names":false,"suffix":""},{"dropping-particle":"","family":"Nguyen","given":"Ngoc A.","non-dropping-particle":"","parse-names":false,"suffix":""},{"dropping-particle":"","family":"Glass","given":"Richard S.","non-dropping-particle":"","parse-names":false,"suffix":""},{"dropping-particle":"","family":"Mackay","given":"Michael E.","non-dropping-particle":"","parse-names":false,"suffix":""},{"dropping-particle":"","family":"Char","given":"Kookheon","non-dropping-particle":"","parse-names":false,"suffix":""},{"dropping-particle":"","family":"Pyun","given":"Jeffrey","non-dropping-particle":"","parse-names":false,"suffix":""}],"container-title":"Journal of Polymer Science Part A: Polymer Chemistry","id":"ITEM-3","issue":"1","issued":{"date-parts":[["2017","1","1"]]},"page":"107-116","title":"Inverse vulcanization of elemental sulfur and styrene for polymeric cathodes in Li-S batteries","type":"article-journal","volume":"55"},"uris":["http://www.mendeley.com/documents/?uuid=decfa805-5fa5-4f44-8e31-35120d557d58"]}],"mendeley":{"formattedCitation":"&lt;sup&gt;6,8,10&lt;/sup&gt;","plainTextFormattedCitation":"6,8,10","previouslyFormattedCitation":"&lt;sup&gt;6,8,10&lt;/sup&gt;"},"properties":{"noteIndex":0},"schema":"https://github.com/citation-style-language/schema/raw/master/csl-citation.json"}</w:instrText>
      </w:r>
      <w:r>
        <w:rPr>
          <w:lang w:val="en-US"/>
        </w:rPr>
        <w:fldChar w:fldCharType="separate"/>
      </w:r>
      <w:r w:rsidRPr="007E4AB9">
        <w:rPr>
          <w:noProof/>
          <w:vertAlign w:val="superscript"/>
          <w:lang w:val="en-US"/>
        </w:rPr>
        <w:t>6,8,10</w:t>
      </w:r>
      <w:r>
        <w:rPr>
          <w:lang w:val="en-US"/>
        </w:rPr>
        <w:fldChar w:fldCharType="end"/>
      </w:r>
      <w:r>
        <w:rPr>
          <w:lang w:val="en-US"/>
        </w:rPr>
        <w:t xml:space="preserve"> In this facile processing, high </w:t>
      </w:r>
      <w:proofErr w:type="gramStart"/>
      <w:r>
        <w:rPr>
          <w:lang w:val="en-US"/>
        </w:rPr>
        <w:lastRenderedPageBreak/>
        <w:t>concentration</w:t>
      </w:r>
      <w:proofErr w:type="gramEnd"/>
      <w:r>
        <w:rPr>
          <w:lang w:val="en-US"/>
        </w:rPr>
        <w:t xml:space="preserve"> sulfur </w:t>
      </w:r>
      <w:proofErr w:type="spellStart"/>
      <w:r>
        <w:rPr>
          <w:lang w:val="en-US"/>
        </w:rPr>
        <w:t>diradicals</w:t>
      </w:r>
      <w:proofErr w:type="spellEnd"/>
      <w:r>
        <w:rPr>
          <w:lang w:val="en-US"/>
        </w:rPr>
        <w:t xml:space="preserve"> were </w:t>
      </w:r>
      <w:proofErr w:type="spellStart"/>
      <w:r>
        <w:rPr>
          <w:lang w:val="en-US"/>
        </w:rPr>
        <w:t>homopolymerised</w:t>
      </w:r>
      <w:proofErr w:type="spellEnd"/>
      <w:r>
        <w:rPr>
          <w:lang w:val="en-US"/>
        </w:rPr>
        <w:t xml:space="preserve"> first, then the liner sulfuric chains were </w:t>
      </w:r>
      <w:proofErr w:type="spellStart"/>
      <w:r>
        <w:rPr>
          <w:lang w:val="en-US"/>
        </w:rPr>
        <w:t>copolymerised</w:t>
      </w:r>
      <w:proofErr w:type="spellEnd"/>
      <w:r>
        <w:rPr>
          <w:lang w:val="en-US"/>
        </w:rPr>
        <w:t xml:space="preserve"> with </w:t>
      </w:r>
      <w:r w:rsidRPr="008B1F4C">
        <w:rPr>
          <w:lang w:val="en-US"/>
        </w:rPr>
        <w:t>1,</w:t>
      </w:r>
      <w:r>
        <w:rPr>
          <w:lang w:val="en-US"/>
        </w:rPr>
        <w:t>3-diisopro</w:t>
      </w:r>
      <w:r w:rsidRPr="008B1F4C">
        <w:rPr>
          <w:lang w:val="en-US"/>
        </w:rPr>
        <w:t>penylbenzene (DIB</w:t>
      </w:r>
      <w:r>
        <w:rPr>
          <w:lang w:val="en-US"/>
        </w:rPr>
        <w:t xml:space="preserve">), creating a </w:t>
      </w:r>
      <w:r w:rsidRPr="008B1F4C">
        <w:rPr>
          <w:lang w:val="en-US"/>
        </w:rPr>
        <w:t>highly branched</w:t>
      </w:r>
      <w:r>
        <w:rPr>
          <w:lang w:val="en-US"/>
        </w:rPr>
        <w:t xml:space="preserve"> </w:t>
      </w:r>
      <w:proofErr w:type="spellStart"/>
      <w:r>
        <w:rPr>
          <w:lang w:val="en-US"/>
        </w:rPr>
        <w:t>thiopolymer</w:t>
      </w:r>
      <w:proofErr w:type="spellEnd"/>
      <w:r>
        <w:rPr>
          <w:lang w:val="en-US"/>
        </w:rPr>
        <w:t xml:space="preserve">. The </w:t>
      </w:r>
      <w:r w:rsidRPr="00B42918">
        <w:rPr>
          <w:lang w:val="en-US"/>
        </w:rPr>
        <w:t>novel polymeric material</w:t>
      </w:r>
      <w:r>
        <w:rPr>
          <w:lang w:val="en-US"/>
        </w:rPr>
        <w:t xml:space="preserve"> </w:t>
      </w:r>
      <w:r w:rsidRPr="00B42918">
        <w:rPr>
          <w:lang w:val="en-US"/>
        </w:rPr>
        <w:t>exhibit</w:t>
      </w:r>
      <w:r>
        <w:rPr>
          <w:lang w:val="en-US"/>
        </w:rPr>
        <w:t xml:space="preserve">ed both outstanding </w:t>
      </w:r>
      <w:r w:rsidRPr="00BA653B">
        <w:rPr>
          <w:lang w:val="en-US"/>
        </w:rPr>
        <w:t>optical</w:t>
      </w:r>
      <w:r>
        <w:rPr>
          <w:lang w:val="en-US"/>
        </w:rPr>
        <w:t xml:space="preserve"> and </w:t>
      </w:r>
      <w:r w:rsidRPr="000C1B08">
        <w:rPr>
          <w:lang w:val="en-US"/>
        </w:rPr>
        <w:t>electrochemical properties</w:t>
      </w:r>
      <w:r>
        <w:rPr>
          <w:rFonts w:hint="eastAsia"/>
          <w:lang w:val="en-US"/>
        </w:rPr>
        <w:t>.</w:t>
      </w:r>
      <w:r>
        <w:rPr>
          <w:lang w:val="en-US"/>
        </w:rPr>
        <w:t xml:space="preserve"> Inspired by this innovation, </w:t>
      </w:r>
      <w:proofErr w:type="spellStart"/>
      <w:r>
        <w:rPr>
          <w:lang w:val="en-US"/>
        </w:rPr>
        <w:t>Charlker</w:t>
      </w:r>
      <w:proofErr w:type="spellEnd"/>
      <w:r>
        <w:rPr>
          <w:lang w:val="en-US"/>
        </w:rPr>
        <w:t xml:space="preserve"> </w:t>
      </w:r>
      <w:r w:rsidRPr="001E139B">
        <w:rPr>
          <w:i/>
          <w:lang w:val="en-US"/>
        </w:rPr>
        <w:t>et al.</w:t>
      </w:r>
      <w:r>
        <w:rPr>
          <w:lang w:val="en-US"/>
        </w:rPr>
        <w:t xml:space="preserve"> synthesized new </w:t>
      </w:r>
      <w:r w:rsidR="003D5558">
        <w:rPr>
          <w:lang w:val="en-US"/>
        </w:rPr>
        <w:t>sulfur polymers</w:t>
      </w:r>
      <w:r>
        <w:rPr>
          <w:lang w:val="en-US"/>
        </w:rPr>
        <w:t xml:space="preserve"> by a renewable </w:t>
      </w:r>
      <w:proofErr w:type="spellStart"/>
      <w:r>
        <w:rPr>
          <w:lang w:val="en-US"/>
        </w:rPr>
        <w:t>comonomer</w:t>
      </w:r>
      <w:proofErr w:type="spellEnd"/>
      <w:r>
        <w:rPr>
          <w:lang w:val="en-US"/>
        </w:rPr>
        <w:t xml:space="preserve">, </w:t>
      </w:r>
      <w:r w:rsidRPr="00623B2D">
        <w:rPr>
          <w:lang w:val="en-US"/>
        </w:rPr>
        <w:t>limonene</w:t>
      </w:r>
      <w:r>
        <w:rPr>
          <w:lang w:val="en-US"/>
        </w:rPr>
        <w:t xml:space="preserve">. Substitution by limonene as a </w:t>
      </w:r>
      <w:proofErr w:type="spellStart"/>
      <w:r>
        <w:rPr>
          <w:lang w:val="en-US"/>
        </w:rPr>
        <w:t>comonomer</w:t>
      </w:r>
      <w:proofErr w:type="spellEnd"/>
      <w:r>
        <w:rPr>
          <w:lang w:val="en-US"/>
        </w:rPr>
        <w:t xml:space="preserve"> could decrease the cost of processing and increase the experiment scales as limonene is a by-product </w:t>
      </w:r>
      <w:r w:rsidRPr="00970904">
        <w:rPr>
          <w:lang w:val="en-US"/>
        </w:rPr>
        <w:t>in the citrus industry</w:t>
      </w:r>
      <w:r>
        <w:rPr>
          <w:lang w:val="en-US"/>
        </w:rPr>
        <w:t>.</w:t>
      </w:r>
      <w:r w:rsidR="00D81FA1">
        <w:rPr>
          <w:lang w:val="en-US"/>
        </w:rPr>
        <w:fldChar w:fldCharType="begin" w:fldLock="1"/>
      </w:r>
      <w:r w:rsidR="00672278">
        <w:rPr>
          <w:lang w:val="en-US"/>
        </w:rPr>
        <w:instrText>ADDIN CSL_CITATION {"citationItems":[{"id":"ITEM-1","itemData":{"DOI":"10.1039/C7GC00014F","ISBN":"1754-5692\\r1754-5706","ISSN":"1463-9262","abstract":"Polysulfide polymers prepared from elemental sulfur have found increasing use in applications that benefit the environment.","author":[{"dropping-particle":"","family":"Worthington","given":"Max J H","non-dropping-particle":"","parse-names":false,"suffix":""},{"dropping-particle":"","family":"Kucera","given":"Renata L.","non-dropping-particle":"","parse-names":false,"suffix":""},{"dropping-particle":"","family":"Chalker","given":"Justin M.","non-dropping-particle":"","parse-names":false,"suffix":""}],"container-title":"Green Chemistry","id":"ITEM-1","issue":"12","issued":{"date-parts":[["2017"]]},"page":"2748-2761","publisher":"Royal Society of Chemistry","title":"Green chemistry and polymers made from sulfur","type":"article-journal","volume":"19"},"uris":["http://www.mendeley.com/documents/?uuid=e65de2e3-c763-43fb-9bde-5861101ae762"]},{"id":"ITEM-2","itemData":{"DOI":"10.1002/anie.201508708","ISBN":"1521-3773 (Electronic)\\r1433-7851 (Linking)","ISSN":"14337851","PMID":"26481099","abstract":"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2","issue":"5","issued":{"date-parts":[["2016","1","26"]]},"page":"1714-1718","title":"Sulfur-Limonene Polysulfide: A Material Synthesized Entirely from Industrial By-Products and Its Use in Removing Toxic Metals from Water and Soil","type":"article-journal","volume":"55"},"uris":["http://www.mendeley.com/documents/?uuid=3d22f24d-0146-447b-8fca-a1a9edd0b79a"]}],"mendeley":{"formattedCitation":"&lt;sup&gt;7,11&lt;/sup&gt;","plainTextFormattedCitation":"7,11","previouslyFormattedCitation":"&lt;sup&gt;7,11&lt;/sup&gt;"},"properties":{"noteIndex":0},"schema":"https://github.com/citation-style-language/schema/raw/master/csl-citation.json"}</w:instrText>
      </w:r>
      <w:r w:rsidR="00D81FA1">
        <w:rPr>
          <w:lang w:val="en-US"/>
        </w:rPr>
        <w:fldChar w:fldCharType="separate"/>
      </w:r>
      <w:r w:rsidR="00D81FA1" w:rsidRPr="00D81FA1">
        <w:rPr>
          <w:noProof/>
          <w:vertAlign w:val="superscript"/>
          <w:lang w:val="en-US"/>
        </w:rPr>
        <w:t>7,11</w:t>
      </w:r>
      <w:r w:rsidR="00D81FA1">
        <w:rPr>
          <w:lang w:val="en-US"/>
        </w:rPr>
        <w:fldChar w:fldCharType="end"/>
      </w:r>
      <w:r>
        <w:rPr>
          <w:lang w:val="en-US"/>
        </w:rPr>
        <w:t xml:space="preserve"> Since then, various polyenes, such as </w:t>
      </w:r>
      <w:proofErr w:type="spellStart"/>
      <w:r>
        <w:rPr>
          <w:lang w:val="en-US"/>
        </w:rPr>
        <w:t>divinylbenzene</w:t>
      </w:r>
      <w:proofErr w:type="spellEnd"/>
      <w:r>
        <w:rPr>
          <w:lang w:val="en-US"/>
        </w:rPr>
        <w:t xml:space="preserve"> (DVB),</w:t>
      </w:r>
      <w:r>
        <w:rPr>
          <w:lang w:val="en-US"/>
        </w:rPr>
        <w:fldChar w:fldCharType="begin" w:fldLock="1"/>
      </w:r>
      <w:r>
        <w:rPr>
          <w:lang w:val="en-US"/>
        </w:rPr>
        <w:instrText>ADDIN CSL_CITATION {"citationItems":[{"id":"ITEM-1","itemData":{"DOI":"10.1016/j.progpolymsci.2016.04.003","ISBN":"0079-6700","ISSN":"00796700","abstract":"Recent developments in the polymerizations of elemental sulfur (S8) to prepare high sulfur content polymers are reviewed. While the homopolymerization of S8via ring-opening processes to prepare high molar mass polymeric sulfur has long been known, this form of polymeric sulfur is chemically unstable and depolymerizes back to S8. In the current report, we discuss the background into the production of sulfur via petroleum refining and the challenges associated with utilizing S8as a chemical reagent for materials synthesis. To circumvent these long standing challenges in working with sulfur, the use of S8as a reaction medium and comonomer in a process termed, inverse vulcanization, was developed to prepare chemically stable and processable sulfur copolymers. Furthermore, access to polymeric materials with a very high content of sulfur-sulfur (S-S) bonds enabled for the first time the creation of materials with useful (electro)chemical and optical properties which are reviewed for use in Li-S batteries, IR imaging technology and self-healing materials.","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1","issued":{"date-parts":[["2016"]]},"page":"90-125","publisher":"Elsevier Ltd","title":"Polymerizations with elemental sulfur: A novel route to high sulfur content polymers for sustainability, energy and defense","type":"article-journal","volume":"58"},"uris":["http://www.mendeley.com/documents/?uuid=5d854758-a3c5-444f-be16-0455027c7386"]},{"id":"ITEM-2","itemData":{"DOI":"10.1016/j.eurpolymj.2016.05.007","ISSN":"00143057","abstract":"A novel approach to fabricate sulfur rich thermosets as materials for Li-S batteries is described. For this purpose, polybismaleimide copolymers were synthesized by reacting bismaleimide (BMI) monomer and elemental sulfur at 180 °C. Parameters such as monomers and feed ratios on the polymerization were studied. Divinylbenzenes were also used in the formulation to increase sulfur feed ratios up to 70 wt%. The thermal stability of the copolymers was also investigated by using thermogravimetric analysis (TGA) and differential scanning calorimetry (DSC). BMI based copolymers had shown excellent thermal stability and yielded up to 40% char yield at 800 °C. The obtained insoluble copolymers were used in Li-S battery applications. Thus, galvanostatic discharge-charge experiments were carried out to evaluate the electrochemical performance of these materials. Both 30% sulfur containing, poly(S-BMI)30%, and 70% sulfur containing, Poly(S-BMI-DVB)70%, composites exhibited a staircase voltage profile which is typical for Li-S batteries. These materials, as Li-S battery cathodes, demonstrated around 400 mA h/g specific capacities at 50 cycles.","author":[{"dropping-particle":"","family":"Arslan","given":"Mustafa","non-dropping-particle":"","parse-names":false,"suffix":""},{"dropping-particle":"","family":"Kiskan","given":"Baris","non-dropping-particle":"","parse-names":false,"suffix":""},{"dropping-particle":"","family":"Cengiz","given":"Elif Ceylan","non-dropping-particle":"","parse-names":false,"suffix":""},{"dropping-particle":"","family":"Demir-Cakan","given":"Rezan","non-dropping-particle":"","parse-names":false,"suffix":""},{"dropping-particle":"","family":"Yagci","given":"Yusuf","non-dropping-particle":"","parse-names":false,"suffix":""}],"container-title":"European Polymer Journal","id":"ITEM-2","issued":{"date-parts":[["2016"]]},"page":"70-77","publisher":"Elsevier Ltd","title":"Inverse vulcanization of bismaleimide and divinylbenzene by elemental sulfur for lithium sulfur batteries","type":"article-journal","volume":"80"},"uris":["http://www.mendeley.com/documents/?uuid=f9a14c13-a0d8-45bf-865c-28eea3fc782b"]}],"mendeley":{"formattedCitation":"&lt;sup&gt;12,13&lt;/sup&gt;","plainTextFormattedCitation":"12,13","previouslyFormattedCitation":"&lt;sup&gt;12,13&lt;/sup&gt;"},"properties":{"noteIndex":0},"schema":"https://github.com/citation-style-language/schema/raw/master/csl-citation.json"}</w:instrText>
      </w:r>
      <w:r>
        <w:rPr>
          <w:lang w:val="en-US"/>
        </w:rPr>
        <w:fldChar w:fldCharType="separate"/>
      </w:r>
      <w:r w:rsidRPr="007E436E">
        <w:rPr>
          <w:noProof/>
          <w:vertAlign w:val="superscript"/>
          <w:lang w:val="en-US"/>
        </w:rPr>
        <w:t>12,13</w:t>
      </w:r>
      <w:r>
        <w:rPr>
          <w:lang w:val="en-US"/>
        </w:rPr>
        <w:fldChar w:fldCharType="end"/>
      </w:r>
      <w:r>
        <w:rPr>
          <w:lang w:val="en-US"/>
        </w:rPr>
        <w:t xml:space="preserve"> </w:t>
      </w:r>
      <w:proofErr w:type="spellStart"/>
      <w:r w:rsidRPr="00FE0DCD">
        <w:rPr>
          <w:lang w:val="en-US"/>
        </w:rPr>
        <w:t>dicyclopentadiene</w:t>
      </w:r>
      <w:proofErr w:type="spellEnd"/>
      <w:r w:rsidRPr="00FE0DCD">
        <w:rPr>
          <w:lang w:val="en-US"/>
        </w:rPr>
        <w:t xml:space="preserve"> (DCPD)</w:t>
      </w:r>
      <w:r>
        <w:rPr>
          <w:lang w:val="en-US"/>
        </w:rPr>
        <w:t>,</w:t>
      </w:r>
      <w:r>
        <w:rPr>
          <w:lang w:val="en-US"/>
        </w:rPr>
        <w:fldChar w:fldCharType="begin" w:fldLock="1"/>
      </w:r>
      <w:r w:rsidR="00D81FA1">
        <w:rPr>
          <w:lang w:val="en-US"/>
        </w:rPr>
        <w:instrText>ADDIN CSL_CITATION {"citationItems":[{"id":"ITEM-1","itemData":{"DOI":"10.1039/C6TA09862B","ISSN":"2050-7488","abstract":"Stable polymers of up to 80 wt% elemental sulfur are formed from low cost industrial by-products, and renewable crosslinkers.","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1","issue":"23","issued":{"date-parts":[["2017"]]},"page":"11682-11692","title":"Low cost and renewable sulfur-polymers by inverse vulcanisation, and their potential for mercury capture","type":"article-journal","volume":"5"},"uris":["http://www.mendeley.com/documents/?uuid=b259517f-d45e-4693-892c-ab970276d701"]}],"mendeley":{"formattedCitation":"&lt;sup&gt;9&lt;/sup&gt;","plainTextFormattedCitation":"9","previouslyFormattedCitation":"&lt;sup&gt;9&lt;/sup&gt;"},"properties":{"noteIndex":0},"schema":"https://github.com/citation-style-language/schema/raw/master/csl-citation.json"}</w:instrText>
      </w:r>
      <w:r>
        <w:rPr>
          <w:lang w:val="en-US"/>
        </w:rPr>
        <w:fldChar w:fldCharType="separate"/>
      </w:r>
      <w:r w:rsidRPr="007E436E">
        <w:rPr>
          <w:noProof/>
          <w:vertAlign w:val="superscript"/>
          <w:lang w:val="en-US"/>
        </w:rPr>
        <w:t>9</w:t>
      </w:r>
      <w:r>
        <w:rPr>
          <w:lang w:val="en-US"/>
        </w:rPr>
        <w:fldChar w:fldCharType="end"/>
      </w:r>
      <w:r w:rsidR="00672278">
        <w:rPr>
          <w:lang w:val="en-US"/>
        </w:rPr>
        <w:t xml:space="preserve"> </w:t>
      </w:r>
      <w:r w:rsidR="00672278" w:rsidRPr="00B974EB">
        <w:rPr>
          <w:rFonts w:hint="eastAsia"/>
          <w:lang w:val="en-US"/>
        </w:rPr>
        <w:t xml:space="preserve">ethylene glycol </w:t>
      </w:r>
      <w:proofErr w:type="spellStart"/>
      <w:r w:rsidR="00672278" w:rsidRPr="00B974EB">
        <w:rPr>
          <w:rFonts w:hint="eastAsia"/>
          <w:lang w:val="en-US"/>
        </w:rPr>
        <w:t>dimethylacrylate</w:t>
      </w:r>
      <w:proofErr w:type="spellEnd"/>
      <w:r w:rsidR="00672278" w:rsidRPr="00B974EB">
        <w:rPr>
          <w:rFonts w:hint="eastAsia"/>
          <w:lang w:val="en-US"/>
        </w:rPr>
        <w:t xml:space="preserve"> (EGDMA</w:t>
      </w:r>
      <w:r w:rsidR="00672278">
        <w:rPr>
          <w:lang w:val="en-US"/>
        </w:rPr>
        <w:t>),</w:t>
      </w:r>
      <w:r w:rsidR="00672278">
        <w:rPr>
          <w:lang w:val="en-US"/>
        </w:rPr>
        <w:fldChar w:fldCharType="begin" w:fldLock="1"/>
      </w:r>
      <w:r w:rsidR="00E001DB">
        <w:rPr>
          <w:lang w:val="en-US"/>
        </w:rPr>
        <w:instrText>ADDIN CSL_CITATION {"citationItems":[{"id":"ITEM-1","itemData":{"DOI":"10.1002/chem.201901619","ISSN":"15213765","author":[{"dropping-particle":"","family":"Smith","given":"Jessica A.","non-dropping-particle":"","parse-names":false,"suffix":""},{"dropping-particle":"","family":"Green","given":"Sarah J.","non-dropping-particle":"","parse-names":false,"suffix":""},{"dropping-particle":"","family":"Petcher","given":"Samuel","non-dropping-particle":"","parse-names":false,"suffix":""},{"dropping-particle":"","family":"Parker","given":"Douglas J.","non-dropping-particle":"","parse-names":false,"suffix":""},{"dropping-particle":"","family":"Zhang","given":"Bowen","non-dropping-particle":"","parse-names":false,"suffix":""},{"dropping-particle":"","family":"Worthington","given":"Max J.H.","non-dropping-particle":"","parse-names":false,"suffix":""},{"dropping-particle":"","family":"Wu","given":"Xiaofeng","non-dropping-particle":"","parse-names":false,"suffix":""},{"dropping-particle":"","family":"Kelly","given":"Catherine A.","non-dropping-particle":"","parse-names":false,"suffix":""},{"dropping-particle":"","family":"Baker","given":"Thomas","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Jenkins","given":"Mike J.","non-dropping-particle":"","parse-names":false,"suffix":""},{"dropping-particle":"","family":"Willcock","given":"Helen","non-dropping-particle":"","parse-names":false,"suffix":""},{"dropping-particle":"","family":"Chalker","given":"Justin M.","non-dropping-particle":"","parse-names":false,"suffix":""},{"dropping-particle":"","family":"Hasell","given":"Tom","non-dropping-particle":"","parse-names":false,"suffix":""}],"container-title":"Chemistry - A European Journal","id":"ITEM-1","issued":{"date-parts":[["2019"]]},"page":"10433-10440","title":"Crosslinker Copolymerization for Property Control in Inverse Vulcanization","type":"article-journal"},"uris":["http://www.mendeley.com/documents/?uuid=895bf73b-6a97-4c9a-b18a-71df45b065be"]},{"id":"ITEM-2","itemData":{"DOI":"10.1038/s41467-019-08430-8","ISSN":"2041-1723","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2","issue":"1","issued":{"date-parts":[["2019","12","7"]]},"page":"647","title":"Catalytic inverse vulcanization","type":"article-journal","volume":"10"},"uris":["http://www.mendeley.com/documents/?uuid=1728721b-ce56-4e02-b81a-ae77994589d8"]},{"id":"ITEM-3","itemData":{"DOI":"10.1039/C9CC04380B","ISSN":"1359-7345","abstract":"Unreacted sulfur and crosslinkers readily separate without mixing, but the final product is a crosslinked solid. We report a stable pre-polymer solution that can be later cured to the final form as needed.","author":[{"dropping-particle":"","family":"Zhang","given":"Bowen","non-dropping-particle":"","parse-names":false,"suffix":""},{"dropping-particle":"","family":"Petcher","given":"Samuel","non-dropping-particle":"","parse-names":false,"suffix":""},{"dropping-particle":"","family":"Hasell","given":"Tom","non-dropping-particle":"","parse-names":false,"suffix":""}],"container-title":"Chemical Communications","id":"ITEM-3","issue":"72","issued":{"date-parts":[["2019"]]},"page":"10681-10684","publisher":"Royal Society of Chemistry","title":"A ternary system for delayed curing inverse vulcanisation","type":"article-journal","volume":"55"},"uris":["http://www.mendeley.com/documents/?uuid=204ba455-c29e-43ae-8bf3-221c3d619b41"]}],"mendeley":{"formattedCitation":"&lt;sup&gt;14–16&lt;/sup&gt;","plainTextFormattedCitation":"14–16","previouslyFormattedCitation":"&lt;sup&gt;14–16&lt;/sup&gt;"},"properties":{"noteIndex":0},"schema":"https://github.com/citation-style-language/schema/raw/master/csl-citation.json"}</w:instrText>
      </w:r>
      <w:r w:rsidR="00672278">
        <w:rPr>
          <w:lang w:val="en-US"/>
        </w:rPr>
        <w:fldChar w:fldCharType="separate"/>
      </w:r>
      <w:r w:rsidR="00672278" w:rsidRPr="00672278">
        <w:rPr>
          <w:noProof/>
          <w:vertAlign w:val="superscript"/>
          <w:lang w:val="en-US"/>
        </w:rPr>
        <w:t>14–16</w:t>
      </w:r>
      <w:r w:rsidR="00672278">
        <w:rPr>
          <w:lang w:val="en-US"/>
        </w:rPr>
        <w:fldChar w:fldCharType="end"/>
      </w:r>
      <w:r>
        <w:rPr>
          <w:lang w:val="en-US"/>
        </w:rPr>
        <w:t xml:space="preserve"> </w:t>
      </w:r>
      <w:r w:rsidRPr="00FE0DCD">
        <w:rPr>
          <w:lang w:val="en-US"/>
        </w:rPr>
        <w:t xml:space="preserve">vegetable </w:t>
      </w:r>
      <w:r>
        <w:rPr>
          <w:lang w:val="en-US"/>
        </w:rPr>
        <w:t>oil</w:t>
      </w:r>
      <w:r w:rsidRPr="00FE0DCD">
        <w:rPr>
          <w:lang w:val="en-US"/>
        </w:rPr>
        <w:t>,</w:t>
      </w:r>
      <w:r>
        <w:rPr>
          <w:lang w:val="en-US"/>
        </w:rPr>
        <w:fldChar w:fldCharType="begin" w:fldLock="1"/>
      </w:r>
      <w:r w:rsidR="00672278">
        <w:rPr>
          <w:lang w:val="en-US"/>
        </w:rPr>
        <w:instrText>ADDIN CSL_CITATION {"citationItems":[{"id":"ITEM-1","itemData":{"DOI":"10.1002/chem.201702871","ISSN":"09476539","abstract":"This paper is dedicated to Prof. Theodore Cohen with gratitude for his mentorship and inspiring contributions to organosulfur chemis-try. Abstract: Mercury pollution threatens the environment and human health across the globe. This neurotoxic substance is encountered in artisanal gold mining, coal combustion, oil and gas refining, waste incineration, chloralkali plant opera-tion, metallurgy, and areas of agriculture in which mercury-rich fungicides are used. Thousands of tonnes of mercury are emitted annually through these activities. With the Mina-mata Convention on Mercury entering force this year, in-creasing regulation of mercury pollution is imminent. It is therefore critical to provide inexpensive and scalable mercu-ry sorbents. The research herein addresses this need by in-troducing low-cost mercury sorbents made solely from sulfur and unsaturated cooking oils. A porous version of the polymer was prepared by simply synthesising the polymer in the presence of a sodium chloride porogen. The resulting material is a rubber that captures liquid mercury metal, mer-cury vapour, inorganic mercury bound to organic matter, and highly toxic alkylmercury compounds. Mercury removal from air, water and soil was demonstrated. Because sulfur is a by-product of petroleum refining and spent cooking oils from the food industry are suitable starting materials, these mercury-capturing polymers can be synthesised entirely from waste and supplied on multi-kilogram scales. This study is therefore an advance in waste valorisation and envi-ronmental chemistry. Supporting information and the ORCID identification number(s) for the au-thor(s) of this article can be found under https://doi.org/10.1002/ chem.","author":[{"dropping-particle":"","family":"Worthington","given":"Max J. H.","non-dropping-particle":"","parse-names":false,"suffix":""},{"dropping-particle":"","family":"Kucera","given":"Renata L.","non-dropping-particle":"","parse-names":false,"suffix":""},{"dropping-particle":"","family":"Albuquerque","given":"Inês S.","non-dropping-particle":"","parse-names":false,"suffix":""},{"dropping-particle":"","family":"Gibson","given":"Christopher T.","non-dropping-particle":"","parse-names":false,"suffix":""},{"dropping-particle":"","family":"Sibley","given":"Alexander","non-dropping-particle":"","parse-names":false,"suffix":""},{"dropping-particle":"","family":"Slattery","given":"Ashley D.","non-dropping-particle":"","parse-names":false,"suffix":""},{"dropping-particle":"","family":"Campbell","given":"Jonathan A.","non-dropping-particle":"","parse-names":false,"suffix":""},{"dropping-particle":"","family":"Alboaiji","given":"Salah F. K.","non-dropping-particle":"","parse-names":false,"suffix":""},{"dropping-particle":"","family":"Muller","given":"Katherine A.","non-dropping-particle":"","parse-names":false,"suffix":""},{"dropping-particle":"","family":"Young","given":"Jason","non-dropping-particle":"","parse-names":false,"suffix":""},{"dropping-particle":"","family":"Adamson","given":"Nick","non-dropping-particle":"","parse-names":false,"suffix":""},{"dropping-particle":"","family":"Gascooke","given":"Jason R.","non-dropping-particle":"","parse-names":false,"suffix":""},{"dropping-particle":"","family":"Jampaiah","given":"Deshetti","non-dropping-particle":"","parse-names":false,"suffix":""},{"dropping-particle":"","family":"Sabri","given":"Ylias M.","non-dropping-particle":"","parse-names":false,"suffix":""},{"dropping-particle":"","family":"Bhargava","given":"Suresh K.","non-dropping-particle":"","parse-names":false,"suffix":""},{"dropping-particle":"","family":"Ippolito","given":"Samuel J.","non-dropping-particle":"","parse-names":false,"suffix":""},{"dropping-particle":"","family":"Lewis","given":"David A.","non-dropping-particle":"","parse-names":false,"suffix":""},{"dropping-particle":"","family":"Quinton","given":"Jamie S.","non-dropping-particle":"","parse-names":false,"suffix":""},{"dropping-particle":"V.","family":"Ellis","given":"Amanda","non-dropping-particle":"","parse-names":false,"suffix":""},{"dropping-particle":"","family":"Johs","given":"Alexander","non-dropping-particle":"","parse-names":false,"suffix":""},{"dropping-particle":"","family":"Bernardes","given":"Gonçalo J. L.","non-dropping-particle":"","parse-names":false,"suffix":""},{"dropping-particle":"","family":"Chalker","given":"Justin M.","non-dropping-particle":"","parse-names":false,"suffix":""}],"container-title":"Chemistry - A European Journal","id":"ITEM-1","issue":"64","issued":{"date-parts":[["2017","11","16"]]},"page":"16219-16230","title":"Laying Waste to Mercury: Inexpensive Sorbents Made from Sulfur and Recycled Cooking Oils","type":"article-journal","volume":"23"},"uris":["http://www.mendeley.com/documents/?uuid=fc8ed12f-1680-4623-8bd8-fd1f4f297eb2"]},{"id":"ITEM-2","itemData":{"DOI":"10.1002/macp.201600303","ISSN":"15213935","abstract":"© 2016 WILEY-VCH Verlag GmbH  &amp;  Co. KGaA, Weinheim A simple and environmentally friendly method for the preparation of composite cathode materials from cost-effective waste-product elemental sulfur and sustainable, nonhazardous vegetable oils is presented. High sulfur contents of up to 80 wt% are achieved. Scanning electron microscopy reveals that the composite materials consist of micrometer sized sulfur particles which are embedded in a crosslinked polymeric network. The polymeric network formed upon copolymerization of the fatty acid residues and elemental sulfur is similar to factice. For the first time factice-like sulfur containing composites are utilized successfully as the active cathode material in Li–S batteries. Upon employment, high initial specific capacities up to 880 mAh g −1 , good capacity retention abilities (63% after 100 cycles) as well as high coulombic efficiencies are achieved, suggesting reasonable suppression of polysulfide diffusion as a consequence of the embedment. (Figure presented.).","author":[{"dropping-particle":"","family":"Hoefling","given":"Alexander","non-dropping-particle":"","parse-names":false,"suffix":""},{"dropping-particle":"","family":"Lee","given":"Young Joo","non-dropping-particle":"","parse-names":false,"suffix":""},{"dropping-particle":"","family":"Theato","given":"Patrick","non-dropping-particle":"","parse-names":false,"suffix":""}],"container-title":"Macromolecular Chemistry and Physics","id":"ITEM-2","issue":"1","issued":{"date-parts":[["2017"]]},"page":"18-21","title":"Sulfur-Based Polymer Composites from Vegetable Oils and Elemental Sulfur: A Sustainable Active Material for Li–S Batteries","type":"article-journal","volume":"218"},"uris":["http://www.mendeley.com/documents/?uuid=2fde5959-7d5d-426d-85f9-5058a3456287"]}],"mendeley":{"formattedCitation":"&lt;sup&gt;17,18&lt;/sup&gt;","plainTextFormattedCitation":"17,18","previouslyFormattedCitation":"&lt;sup&gt;17,18&lt;/sup&gt;"},"properties":{"noteIndex":0},"schema":"https://github.com/citation-style-language/schema/raw/master/csl-citation.json"}</w:instrText>
      </w:r>
      <w:r>
        <w:rPr>
          <w:lang w:val="en-US"/>
        </w:rPr>
        <w:fldChar w:fldCharType="separate"/>
      </w:r>
      <w:r w:rsidR="00672278" w:rsidRPr="00672278">
        <w:rPr>
          <w:noProof/>
          <w:vertAlign w:val="superscript"/>
          <w:lang w:val="en-US"/>
        </w:rPr>
        <w:t>17,18</w:t>
      </w:r>
      <w:r>
        <w:rPr>
          <w:lang w:val="en-US"/>
        </w:rPr>
        <w:fldChar w:fldCharType="end"/>
      </w:r>
      <w:r w:rsidRPr="00FE0DCD">
        <w:rPr>
          <w:lang w:val="en-US"/>
        </w:rPr>
        <w:t xml:space="preserve"> myrcene</w:t>
      </w:r>
      <w:r>
        <w:rPr>
          <w:lang w:val="en-US"/>
        </w:rPr>
        <w:t>,</w:t>
      </w:r>
      <w:r>
        <w:rPr>
          <w:lang w:val="en-US"/>
        </w:rPr>
        <w:fldChar w:fldCharType="begin" w:fldLock="1"/>
      </w:r>
      <w:r w:rsidR="00D81FA1">
        <w:rPr>
          <w:lang w:val="en-US"/>
        </w:rPr>
        <w:instrText>ADDIN CSL_CITATION {"citationItems":[{"id":"ITEM-1","itemData":{"DOI":"10.1039/C6TA09862B","ISSN":"2050-7488","abstract":"Stable polymers of up to 80 wt% elemental sulfur are formed from low cost industrial by-products, and renewable crosslinkers.","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1","issue":"23","issued":{"date-parts":[["2017"]]},"page":"11682-11692","title":"Low cost and renewable sulfur-polymers by inverse vulcanisation, and their potential for mercury capture","type":"article-journal","volume":"5"},"uris":["http://www.mendeley.com/documents/?uuid=b259517f-d45e-4693-892c-ab970276d701"]}],"mendeley":{"formattedCitation":"&lt;sup&gt;9&lt;/sup&gt;","plainTextFormattedCitation":"9","previouslyFormattedCitation":"&lt;sup&gt;9&lt;/sup&gt;"},"properties":{"noteIndex":0},"schema":"https://github.com/citation-style-language/schema/raw/master/csl-citation.json"}</w:instrText>
      </w:r>
      <w:r>
        <w:rPr>
          <w:lang w:val="en-US"/>
        </w:rPr>
        <w:fldChar w:fldCharType="separate"/>
      </w:r>
      <w:r w:rsidRPr="00397312">
        <w:rPr>
          <w:noProof/>
          <w:vertAlign w:val="superscript"/>
          <w:lang w:val="en-US"/>
        </w:rPr>
        <w:t>9</w:t>
      </w:r>
      <w:r>
        <w:rPr>
          <w:lang w:val="en-US"/>
        </w:rPr>
        <w:fldChar w:fldCharType="end"/>
      </w:r>
      <w:r>
        <w:rPr>
          <w:lang w:val="en-US"/>
        </w:rPr>
        <w:t xml:space="preserve"> </w:t>
      </w:r>
      <w:proofErr w:type="spellStart"/>
      <w:r w:rsidRPr="00FE0DCD">
        <w:rPr>
          <w:lang w:val="en-US"/>
        </w:rPr>
        <w:t>diallyl</w:t>
      </w:r>
      <w:proofErr w:type="spellEnd"/>
      <w:r w:rsidRPr="00FE0DCD">
        <w:rPr>
          <w:lang w:val="en-US"/>
        </w:rPr>
        <w:t xml:space="preserve"> </w:t>
      </w:r>
      <w:r>
        <w:rPr>
          <w:lang w:val="en-US"/>
        </w:rPr>
        <w:t>disulfide,</w:t>
      </w:r>
      <w:r>
        <w:rPr>
          <w:lang w:val="en-US"/>
        </w:rPr>
        <w:fldChar w:fldCharType="begin" w:fldLock="1"/>
      </w:r>
      <w:r w:rsidR="00672278">
        <w:rPr>
          <w:lang w:val="en-US"/>
        </w:rPr>
        <w:instrText>ADDIN CSL_CITATION {"citationItems":[{"id":"ITEM-1","itemData":{"DOI":"10.1002/cssc.201601474","ISSN":"18645631","author":[{"dropping-particle":"","family":"Gomez","given":"Iñaki","non-dropping-particle":"","parse-names":false,"suffix":""},{"dropping-particle":"","family":"Leonet","given":"Olatz","non-dropping-particle":"","parse-names":false,"suffix":""},{"dropping-particle":"","family":"Blazquez","given":"J Alberto","non-dropping-particle":"","parse-names":false,"suffix":""},{"dropping-particle":"","family":"Mecerreyes","given":"David","non-dropping-particle":"","parse-names":false,"suffix":""}],"container-title":"ChemSusChem","id":"ITEM-1","issue":"24","issued":{"date-parts":[["2016","12","20"]]},"page":"3419-3425","title":"Inverse Vulcanization of Sulfur using Natural Dienes as Sustainable Materials for Lithium-Sulfur Batteries","type":"article-journal","volume":"9"},"uris":["http://www.mendeley.com/documents/?uuid=cdb2024e-3323-4999-90d1-ddb1c783870a"]}],"mendeley":{"formattedCitation":"&lt;sup&gt;19&lt;/sup&gt;","plainTextFormattedCitation":"19","previouslyFormattedCitation":"&lt;sup&gt;19&lt;/sup&gt;"},"properties":{"noteIndex":0},"schema":"https://github.com/citation-style-language/schema/raw/master/csl-citation.json"}</w:instrText>
      </w:r>
      <w:r>
        <w:rPr>
          <w:lang w:val="en-US"/>
        </w:rPr>
        <w:fldChar w:fldCharType="separate"/>
      </w:r>
      <w:r w:rsidR="00672278" w:rsidRPr="00672278">
        <w:rPr>
          <w:noProof/>
          <w:vertAlign w:val="superscript"/>
          <w:lang w:val="en-US"/>
        </w:rPr>
        <w:t>19</w:t>
      </w:r>
      <w:r>
        <w:rPr>
          <w:lang w:val="en-US"/>
        </w:rPr>
        <w:fldChar w:fldCharType="end"/>
      </w:r>
      <w:r>
        <w:rPr>
          <w:lang w:val="en-US"/>
        </w:rPr>
        <w:t xml:space="preserve"> </w:t>
      </w:r>
      <w:proofErr w:type="spellStart"/>
      <w:r w:rsidRPr="00FE0DCD">
        <w:rPr>
          <w:lang w:val="en-US"/>
        </w:rPr>
        <w:t>perillyl</w:t>
      </w:r>
      <w:proofErr w:type="spellEnd"/>
      <w:r w:rsidRPr="00FE0DCD">
        <w:rPr>
          <w:lang w:val="en-US"/>
        </w:rPr>
        <w:t xml:space="preserve"> alcohol,</w:t>
      </w:r>
      <w:r>
        <w:rPr>
          <w:lang w:val="en-US"/>
        </w:rPr>
        <w:fldChar w:fldCharType="begin" w:fldLock="1"/>
      </w:r>
      <w:r w:rsidR="00672278">
        <w:rPr>
          <w:lang w:val="en-US"/>
        </w:rPr>
        <w:instrText>ADDIN CSL_CITATION {"citationItems":[{"id":"ITEM-1","itemData":{"DOI":"10.1039/c8ra04446e","ISSN":"20462069","abstract":" Correction for ‘Sustainable inverse-vulcanised sulfur polymers’ by Douglas J. Parker et al. , RSC Adv. , 2018, 8 , 27892–27899. ","author":[{"dropping-particle":"","family":"Parker","given":"Douglas J.","non-dropping-particle":"","parse-names":false,"suffix":""},{"dropping-particle":"","family":"Chong","given":"Samantha T.","non-dropping-particle":"","parse-names":false,"suffix":""},{"dropping-particle":"","family":"Hasell","given":"Tom","non-dropping-particle":"","parse-names":false,"suffix":""}],"container-title":"RSC Advances","id":"ITEM-1","issue":"49","issued":{"date-parts":[["2018"]]},"page":"27892-27899","publisher":"Royal Society of Chemistry","title":"Sustainable inverse-vulcanised sulfur polymers","type":"article-journal","volume":"8"},"uris":["http://www.mendeley.com/documents/?uuid=334ec37c-129f-4b76-a647-b8ded7232f8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672278" w:rsidRPr="00672278">
        <w:rPr>
          <w:noProof/>
          <w:vertAlign w:val="superscript"/>
          <w:lang w:val="en-US"/>
        </w:rPr>
        <w:t>20</w:t>
      </w:r>
      <w:r>
        <w:rPr>
          <w:lang w:val="en-US"/>
        </w:rPr>
        <w:fldChar w:fldCharType="end"/>
      </w:r>
      <w:r w:rsidRPr="00FE0DCD">
        <w:rPr>
          <w:lang w:val="en-US"/>
        </w:rPr>
        <w:t xml:space="preserve"> and </w:t>
      </w:r>
      <w:proofErr w:type="spellStart"/>
      <w:r w:rsidRPr="00FE0DCD">
        <w:rPr>
          <w:lang w:val="en-US"/>
        </w:rPr>
        <w:t>ethylidene</w:t>
      </w:r>
      <w:proofErr w:type="spellEnd"/>
      <w:r w:rsidRPr="00FE0DCD">
        <w:rPr>
          <w:lang w:val="en-US"/>
        </w:rPr>
        <w:t xml:space="preserve"> </w:t>
      </w:r>
      <w:proofErr w:type="spellStart"/>
      <w:r w:rsidRPr="00FE0DCD">
        <w:rPr>
          <w:lang w:val="en-US"/>
        </w:rPr>
        <w:t>norbornene</w:t>
      </w:r>
      <w:proofErr w:type="spellEnd"/>
      <w:r w:rsidRPr="00FE0DCD">
        <w:rPr>
          <w:lang w:val="en-US"/>
        </w:rPr>
        <w:t> (ENB)</w:t>
      </w:r>
      <w:r>
        <w:rPr>
          <w:lang w:val="en-US"/>
        </w:rPr>
        <w:t xml:space="preserve"> were also studied to prepare low cost and </w:t>
      </w:r>
      <w:r w:rsidRPr="00FE0DCD">
        <w:rPr>
          <w:lang w:val="en-US"/>
        </w:rPr>
        <w:t>sustainable</w:t>
      </w:r>
      <w:r>
        <w:rPr>
          <w:lang w:val="en-US"/>
        </w:rPr>
        <w:t xml:space="preserve"> </w:t>
      </w:r>
      <w:r w:rsidR="003D5558">
        <w:rPr>
          <w:lang w:val="en-US"/>
        </w:rPr>
        <w:t>sulfur polymers</w:t>
      </w:r>
      <w:r>
        <w:rPr>
          <w:lang w:val="en-US"/>
        </w:rPr>
        <w:t>.</w:t>
      </w:r>
      <w:r>
        <w:rPr>
          <w:lang w:val="en-US"/>
        </w:rPr>
        <w:fldChar w:fldCharType="begin" w:fldLock="1"/>
      </w:r>
      <w:r w:rsidR="00672278">
        <w:rPr>
          <w:lang w:val="en-US"/>
        </w:rPr>
        <w:instrText>ADDIN CSL_CITATION {"citationItems":[{"id":"ITEM-1","itemData":{"DOI":"10.1002/pola.29067","ISSN":"0887624X","abstract":"The discovery of inverse vulcanization has allowed polymers to be made using elemental sulfur as the major component. However, until now, there has been little discussion of why seemingly similar crosslinkers result in polymers with radically different properties. Combining synthesis, spectroscopy, and modeling, this study reveals the structure?property relationships of sulfur polymers and reports a new system using 5-ethylidene-2-norbornene as a crosslinker that can stabilize up to 90 wt % of elemental sulfur.","author":[{"dropping-particle":"","family":"Smith","given":"Jessica A.","non-dropping-particle":"","parse-names":false,"suffix":""},{"dropping-particle":"","family":"Wu","given":"Xiaofeng","non-dropping-particle":"","parse-names":false,"suffix":""},{"dropping-particle":"","family":"Berry","given":"Neil G.","non-dropping-particle":"","parse-names":false,"suffix":""},{"dropping-particle":"","family":"Hasell","given":"Tom","non-dropping-particle":"","parse-names":false,"suffix":""}],"container-title":"Journal of Polymer Science Part A: Polymer Chemistry","id":"ITEM-1","issue":"16","issued":{"date-parts":[["2018"]]},"page":"1777-1781","title":"High sulfur content polymers: The effect of crosslinker structure on inverse vulcanization","type":"article-journal","volume":"56"},"uris":["http://www.mendeley.com/documents/?uuid=73eceda0-b437-4031-a3cd-7f5b6ed1f2e4"]},{"id":"ITEM-2","itemData":{"DOI":"10.1038/s41467-019-08430-8","ISSN":"2041-1723","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2","issue":"1","issued":{"date-parts":[["2019","12","7"]]},"page":"647","title":"Catalytic inverse vulcanization","type":"article-journal","volume":"10"},"uris":["http://www.mendeley.com/documents/?uuid=1728721b-ce56-4e02-b81a-ae77994589d8"]}],"mendeley":{"formattedCitation":"&lt;sup&gt;15,21&lt;/sup&gt;","plainTextFormattedCitation":"15,21","previouslyFormattedCitation":"&lt;sup&gt;15,21&lt;/sup&gt;"},"properties":{"noteIndex":0},"schema":"https://github.com/citation-style-language/schema/raw/master/csl-citation.json"}</w:instrText>
      </w:r>
      <w:r>
        <w:rPr>
          <w:lang w:val="en-US"/>
        </w:rPr>
        <w:fldChar w:fldCharType="separate"/>
      </w:r>
      <w:r w:rsidR="00672278" w:rsidRPr="00672278">
        <w:rPr>
          <w:noProof/>
          <w:vertAlign w:val="superscript"/>
          <w:lang w:val="en-US"/>
        </w:rPr>
        <w:t>15,21</w:t>
      </w:r>
      <w:r>
        <w:rPr>
          <w:lang w:val="en-US"/>
        </w:rPr>
        <w:fldChar w:fldCharType="end"/>
      </w:r>
      <w:r>
        <w:rPr>
          <w:lang w:val="en-US"/>
        </w:rPr>
        <w:t xml:space="preserve"> </w:t>
      </w:r>
    </w:p>
    <w:p w14:paraId="506096C7" w14:textId="4E3C35B5" w:rsidR="00290A51" w:rsidRDefault="003D5558" w:rsidP="0023734F">
      <w:pPr>
        <w:pStyle w:val="RSCB02ArticleText"/>
        <w:rPr>
          <w:lang w:val="en-US"/>
        </w:rPr>
      </w:pPr>
      <w:r>
        <w:t>Sulfur polymers</w:t>
      </w:r>
      <w:r w:rsidRPr="00C7082C">
        <w:t xml:space="preserve"> </w:t>
      </w:r>
      <w:r w:rsidR="00290A51">
        <w:rPr>
          <w:lang w:val="en-US"/>
        </w:rPr>
        <w:t>have been studied for</w:t>
      </w:r>
      <w:r w:rsidR="00290A51" w:rsidRPr="00594E21">
        <w:rPr>
          <w:lang w:val="en-US"/>
        </w:rPr>
        <w:t xml:space="preserve"> a variety of applications</w:t>
      </w:r>
      <w:r w:rsidR="00290A51">
        <w:rPr>
          <w:lang w:val="en-US"/>
        </w:rPr>
        <w:t xml:space="preserve">, for instance, </w:t>
      </w:r>
      <w:proofErr w:type="spellStart"/>
      <w:r w:rsidR="00290A51" w:rsidRPr="00EB00DE">
        <w:rPr>
          <w:lang w:val="en-US"/>
        </w:rPr>
        <w:t>LiS</w:t>
      </w:r>
      <w:proofErr w:type="spellEnd"/>
      <w:r w:rsidR="00290A51" w:rsidRPr="00EB00DE">
        <w:rPr>
          <w:lang w:val="en-US"/>
        </w:rPr>
        <w:t xml:space="preserve"> batteries</w:t>
      </w:r>
      <w:r w:rsidR="00290A51">
        <w:rPr>
          <w:lang w:val="en-US"/>
        </w:rPr>
        <w:t>,</w:t>
      </w:r>
      <w:r w:rsidR="00290A51">
        <w:rPr>
          <w:lang w:val="en-US"/>
        </w:rPr>
        <w:fldChar w:fldCharType="begin" w:fldLock="1"/>
      </w:r>
      <w:r w:rsidR="00672278">
        <w:rPr>
          <w:lang w:val="en-US"/>
        </w:rPr>
        <w:instrText>ADDIN CSL_CITATION {"citationItems":[{"id":"ITEM-1","itemData":{"DOI":"10.1002/anie.201704324","ISBN":"1521-3773","ISSN":"15213773","abstract":"The lithium–sulfur (Li–S) battery is a promising high-energy-density storage system. The strong anchoring of intermediates is widely accepted to retard the shuttle of polysulfides in a working battery. However, the understanding of the intrinsic chemistry is still deficient. Inspired by the concept of hydrogen bond, herein we focus on the Li bond chemistry in Li–S batteries through sophisticated quantum chemical calculations, in combination with 7Li nuclear magnetic resonance (NMR) spectroscopy. Identified as Li bond, the strong dipole–dipole interaction between Li polysulfides and Li–S cathode materials originates from the electron-rich donors (e.g., pyridinic nitrogen (pN)), and is enhanced by the inductive and conjugative effect of scaffold materials with π-electrons (e.g., graphene). The chemical shift of Li polysulfides in 7Li NMR spectroscopy, being both theoretically predicted and experimentally verified, is suggested to serve as a quantitative descriptor of Li bond strength. These theoretical insights were further proved by actual electrochemical tests. This work highlights the importance of Li bond chemistry in Li–S cell and provides a deep comprehension, which is helpful to the cathode materials rational design and practical applications of Li–S batteries.","author":[{"dropping-particle":"","family":"Hou","given":"Ting Zheng","non-dropping-particle":"","parse-names":false,"suffix":""},{"dropping-particle":"","family":"Xu","given":"Wen Tao","non-dropping-particle":"","parse-names":false,"suffix":""},{"dropping-particle":"","family":"Chen","given":"Xiang","non-dropping-particle":"","parse-names":false,"suffix":""},{"dropping-particle":"","family":"Peng","given":"Hong Jie","non-dropping-particle":"","parse-names":false,"suffix":""},{"dropping-particle":"","family":"Huang","given":"Jia Qi","non-dropping-particle":"","parse-names":false,"suffix":""},{"dropping-particle":"","family":"Zhang","given":"Qiang","non-dropping-particle":"","parse-names":false,"suffix":""}],"container-title":"Angewandte Chemie - International Edition","id":"ITEM-1","issue":"28","issued":{"date-parts":[["2017"]]},"page":"8178-8182","title":"Lithium Bond Chemistry in Lithium–Sulfur Batteries","type":"article-journal","volume":"56"},"uris":["http://www.mendeley.com/documents/?uuid=81dc801b-21d3-4fb4-a0b6-54639e6112a8"]},{"id":"ITEM-2","itemData":{"DOI":"10.1002/macp.201600303","ISSN":"15213935","abstract":"© 2016 WILEY-VCH Verlag GmbH  &amp;  Co. KGaA, Weinheim A simple and environmentally friendly method for the preparation of composite cathode materials from cost-effective waste-product elemental sulfur and sustainable, nonhazardous vegetable oils is presented. High sulfur contents of up to 80 wt% are achieved. Scanning electron microscopy reveals that the composite materials consist of micrometer sized sulfur particles which are embedded in a crosslinked polymeric network. The polymeric network formed upon copolymerization of the fatty acid residues and elemental sulfur is similar to factice. For the first time factice-like sulfur containing composites are utilized successfully as the active cathode material in Li–S batteries. Upon employment, high initial specific capacities up to 880 mAh g −1 , good capacity retention abilities (63% after 100 cycles) as well as high coulombic efficiencies are achieved, suggesting reasonable suppression of polysulfide diffusion as a consequence of the embedment. (Figure presented.).","author":[{"dropping-particle":"","family":"Hoefling","given":"Alexander","non-dropping-particle":"","parse-names":false,"suffix":""},{"dropping-particle":"","family":"Lee","given":"Young Joo","non-dropping-particle":"","parse-names":false,"suffix":""},{"dropping-particle":"","family":"Theato","given":"Patrick","non-dropping-particle":"","parse-names":false,"suffix":""}],"container-title":"Macromolecular Chemistry and Physics","id":"ITEM-2","issue":"1","issued":{"date-parts":[["2017"]]},"page":"18-21","title":"Sulfur-Based Polymer Composites from Vegetable Oils and Elemental Sulfur: A Sustainable Active Material for Li–S Batteries","type":"article-journal","volume":"218"},"uris":["http://www.mendeley.com/documents/?uuid=2fde5959-7d5d-426d-85f9-5058a3456287"]},{"id":"ITEM-3","itemData":{"DOI":"10.1002/pola.28266","ISSN":"0887624X","author":[{"dropping-particle":"","family":"Zhang","given":"Yueyan","non-dropping-particle":"","parse-names":false,"suffix":""},{"dropping-particle":"","family":"Griebel","given":"Jared J.","non-dropping-particle":"","parse-names":false,"suffix":""},{"dropping-particle":"","family":"Dirlam","given":"Philip T.","non-dropping-particle":"","parse-names":false,"suffix":""},{"dropping-particle":"","family":"Nguyen","given":"Ngoc A.","non-dropping-particle":"","parse-names":false,"suffix":""},{"dropping-particle":"","family":"Glass","given":"Richard S.","non-dropping-particle":"","parse-names":false,"suffix":""},{"dropping-particle":"","family":"Mackay","given":"Michael E.","non-dropping-particle":"","parse-names":false,"suffix":""},{"dropping-particle":"","family":"Char","given":"Kookheon","non-dropping-particle":"","parse-names":false,"suffix":""},{"dropping-particle":"","family":"Pyun","given":"Jeffrey","non-dropping-particle":"","parse-names":false,"suffix":""}],"container-title":"Journal of Polymer Science Part A: Polymer Chemistry","id":"ITEM-3","issue":"1","issued":{"date-parts":[["2017","1","1"]]},"page":"107-116","title":"Inverse vulcanization of elemental sulfur and styrene for polymeric cathodes in Li-S batteries","type":"article-journal","volume":"55"},"uris":["http://www.mendeley.com/documents/?uuid=decfa805-5fa5-4f44-8e31-35120d557d58"]}],"mendeley":{"formattedCitation":"&lt;sup&gt;10,18,22&lt;/sup&gt;","plainTextFormattedCitation":"10,18,22","previouslyFormattedCitation":"&lt;sup&gt;10,18,22&lt;/sup&gt;"},"properties":{"noteIndex":0},"schema":"https://github.com/citation-style-language/schema/raw/master/csl-citation.json"}</w:instrText>
      </w:r>
      <w:r w:rsidR="00290A51">
        <w:rPr>
          <w:lang w:val="en-US"/>
        </w:rPr>
        <w:fldChar w:fldCharType="separate"/>
      </w:r>
      <w:r w:rsidR="00672278" w:rsidRPr="00672278">
        <w:rPr>
          <w:noProof/>
          <w:vertAlign w:val="superscript"/>
          <w:lang w:val="en-US"/>
        </w:rPr>
        <w:t>10,18,22</w:t>
      </w:r>
      <w:r w:rsidR="00290A51">
        <w:rPr>
          <w:lang w:val="en-US"/>
        </w:rPr>
        <w:fldChar w:fldCharType="end"/>
      </w:r>
      <w:r w:rsidR="00290A51">
        <w:rPr>
          <w:lang w:val="en-US"/>
        </w:rPr>
        <w:t xml:space="preserve"> </w:t>
      </w:r>
      <w:r w:rsidR="00F47DB8" w:rsidRPr="00F47DB8">
        <w:rPr>
          <w:lang w:val="en-US"/>
        </w:rPr>
        <w:t>antimicrobial materials,</w:t>
      </w:r>
      <w:r w:rsidR="00672278">
        <w:rPr>
          <w:lang w:val="en-US"/>
        </w:rPr>
        <w:fldChar w:fldCharType="begin" w:fldLock="1"/>
      </w:r>
      <w:r w:rsidR="00672278">
        <w:rPr>
          <w:lang w:val="en-US"/>
        </w:rPr>
        <w:instrText>ADDIN CSL_CITATION {"citationItems":[{"id":"ITEM-1","itemData":{"DOI":"10.1002/macp.201700497","ISSN":"10221352","abstract":"© 2017 WILEY-VCH Verlag GmbH &amp; Co. KGaA, Weinheim Poly(sulfur-co-1,3-diisopropenyl benzene) copolymers with varying compositions are synthesized from elemental sulfur and 1,3-diisopropenyl benzene by melt polymerization. The resulting polymers are spin-coated onto silicon wafers, and their thin-film properties (thickness, surface composition, hydrophobicity, swellability, roughness, and morphology) are studied. The surface composition of the polymer films (determined by X-ray photoelectron spectroscopy) indicates that the carbon-containing repeat units of the polymer segregate to the air–polymer interface, so that the resulting surfaces are hydrophobic. This is in line with results from surface plasmon resonance spectroscopy measurements, which indicate that the materials are protein-adhesive. Atomic force microscopy reveals that all materials are quite rough and show signs of microphase separation. Antimicrobial assays reveal that the materials are moderately active against Escherichia coli.","author":[{"dropping-particle":"","family":"Deng","given":"Zhuoling","non-dropping-particle":"","parse-names":false,"suffix":""},{"dropping-particle":"","family":"Hoefling","given":"Alexander","non-dropping-particle":"","parse-names":false,"suffix":""},{"dropping-particle":"","family":"Théato","given":"Patrick","non-dropping-particle":"","parse-names":false,"suffix":""},{"dropping-particle":"","family":"Lienkamp","given":"Karen","non-dropping-particle":"","parse-names":false,"suffix":""}],"container-title":"Macromolecular Chemistry and Physics","id":"ITEM-1","issue":"5","issued":{"date-parts":[["2018","3"]]},"page":"1700497","title":"Surface Properties and Antimicrobial Activity of Poly(sulfur- co -1,3-diisopropenylbenzene) Copolymers","type":"article-journal","volume":"219"},"uris":["http://www.mendeley.com/documents/?uuid=0851172a-8fa8-4f1a-86e4-3487b9769226"]}],"mendeley":{"formattedCitation":"&lt;sup&gt;23&lt;/sup&gt;","plainTextFormattedCitation":"23","previouslyFormattedCitation":"&lt;sup&gt;23&lt;/sup&gt;"},"properties":{"noteIndex":0},"schema":"https://github.com/citation-style-language/schema/raw/master/csl-citation.json"}</w:instrText>
      </w:r>
      <w:r w:rsidR="00672278">
        <w:rPr>
          <w:lang w:val="en-US"/>
        </w:rPr>
        <w:fldChar w:fldCharType="separate"/>
      </w:r>
      <w:r w:rsidR="00672278" w:rsidRPr="00672278">
        <w:rPr>
          <w:noProof/>
          <w:vertAlign w:val="superscript"/>
          <w:lang w:val="en-US"/>
        </w:rPr>
        <w:t>23</w:t>
      </w:r>
      <w:r w:rsidR="00672278">
        <w:rPr>
          <w:lang w:val="en-US"/>
        </w:rPr>
        <w:fldChar w:fldCharType="end"/>
      </w:r>
      <w:r w:rsidR="00F47DB8">
        <w:rPr>
          <w:lang w:val="en-US"/>
        </w:rPr>
        <w:t xml:space="preserve"> </w:t>
      </w:r>
      <w:r w:rsidR="00F47DB8" w:rsidRPr="00F47DB8">
        <w:rPr>
          <w:lang w:val="en-US"/>
        </w:rPr>
        <w:t>controlled-release fertilisers,</w:t>
      </w:r>
      <w:r w:rsidR="00672278">
        <w:rPr>
          <w:lang w:val="en-US"/>
        </w:rPr>
        <w:fldChar w:fldCharType="begin" w:fldLock="1"/>
      </w:r>
      <w:r w:rsidR="00AA3EBC">
        <w:rPr>
          <w:lang w:val="en-US"/>
        </w:rPr>
        <w:instrText>ADDIN CSL_CITATION {"citationItems":[{"id":"ITEM-1","itemData":{"DOI":"10.1039/c8ob02130a","ISSN":"14770520","abstract":"A controlled-release fertiliser was prepared by the inverse vulcanisation of canola oil in the presence of nitrogen, phosphorous and potassium nutrients.Sulfur polymer composites were prepared by the reaction of canola oil and elemental sulfur in the presence of the NPK fertiliser components ammonium sulfate, calcium hydrogen phosphate, and potassium chloride. These composites released nutrients in a controlled fashion, resulting in less wasted fertiliser and better health for potted tomato plants when compared to free NPK.","author":[{"dropping-particle":"","family":"Mann","given":"Maximilian","non-dropping-particle":"","parse-names":false,"suffix":""},{"dropping-particle":"","family":"Kruger","given":"Jessica E.","non-dropping-particle":"","parse-names":false,"suffix":""},{"dropping-particle":"","family":"Andari","given":"Firas","non-dropping-particle":"","parse-names":false,"suffix":""},{"dropping-particle":"","family":"McErlean","given":"Joshua","non-dropping-particle":"","parse-names":false,"suffix":""},{"dropping-particle":"","family":"Gascooke","given":"Jason R.","non-dropping-particle":"","parse-names":false,"suffix":""},{"dropping-particle":"","family":"Smith","given":"Jessica A.","non-dropping-particle":"","parse-names":false,"suffix":""},{"dropping-particle":"","family":"Worthington","given":"Max J.H.","non-dropping-particle":"","parse-names":false,"suffix":""},{"dropping-particle":"","family":"McKinley","given":"Cheylan C.C.","non-dropping-particle":"","parse-names":false,"suffix":""},{"dropping-particle":"","family":"Campbell","given":"Jonathan A.","non-dropping-particle":"","parse-names":false,"suffix":""},{"dropping-particle":"","family":"Lewis","given":"David A.","non-dropping-particle":"","parse-names":false,"suffix":""},{"dropping-particle":"","family":"Hasell","given":"Tom","non-dropping-particle":"","parse-names":false,"suffix":""},{"dropping-particle":"V.","family":"Perkins","given":"Michael","non-dropping-particle":"","parse-names":false,"suffix":""},{"dropping-particle":"","family":"Chalker","given":"Justin M.","non-dropping-particle":"","parse-names":false,"suffix":""}],"container-title":"Organic and Biomolecular Chemistry","id":"ITEM-1","issue":"7","issued":{"date-parts":[["2019"]]},"page":"1929-1936","publisher":"Royal Society of Chemistry","title":"Sulfur polymer composites as controlled-release fertilisers","type":"article-journal","volume":"17"},"uris":["http://www.mendeley.com/documents/?uuid=f14ec72c-6d97-4639-8be7-f1956bc097cd"]}],"mendeley":{"formattedCitation":"&lt;sup&gt;24&lt;/sup&gt;","plainTextFormattedCitation":"24","previouslyFormattedCitation":"&lt;sup&gt;24&lt;/sup&gt;"},"properties":{"noteIndex":0},"schema":"https://github.com/citation-style-language/schema/raw/master/csl-citation.json"}</w:instrText>
      </w:r>
      <w:r w:rsidR="00672278">
        <w:rPr>
          <w:lang w:val="en-US"/>
        </w:rPr>
        <w:fldChar w:fldCharType="separate"/>
      </w:r>
      <w:r w:rsidR="00672278" w:rsidRPr="00672278">
        <w:rPr>
          <w:noProof/>
          <w:vertAlign w:val="superscript"/>
          <w:lang w:val="en-US"/>
        </w:rPr>
        <w:t>24</w:t>
      </w:r>
      <w:r w:rsidR="00672278">
        <w:rPr>
          <w:lang w:val="en-US"/>
        </w:rPr>
        <w:fldChar w:fldCharType="end"/>
      </w:r>
      <w:r w:rsidR="00F47DB8" w:rsidRPr="00F47DB8">
        <w:t xml:space="preserve"> </w:t>
      </w:r>
      <w:r w:rsidR="00F47DB8" w:rsidRPr="00F47DB8">
        <w:rPr>
          <w:lang w:val="en-US"/>
        </w:rPr>
        <w:t>the stabilization of metal nanoparticles,</w:t>
      </w:r>
      <w:r w:rsidR="00AA3EBC">
        <w:rPr>
          <w:lang w:val="en-US"/>
        </w:rPr>
        <w:fldChar w:fldCharType="begin" w:fldLock="1"/>
      </w:r>
      <w:r w:rsidR="00AA3EBC">
        <w:rPr>
          <w:lang w:val="en-US"/>
        </w:rPr>
        <w:instrText>ADDIN CSL_CITATION {"citationItems":[{"id":"ITEM-1","itemData":{"DOI":"10.1002/anie.201104237","author":[{"dropping-particle":"","family":"Theato","given":"Patrick","non-dropping-particle":"","parse-names":false,"suffix":""},{"dropping-particle":"","family":"Simmonds","given":"Adam G.","non-dropping-particle":"","parse-names":false,"suffix":""},{"dropping-particle":"","family":"Pyun","given":"Jeffrey","non-dropping-particle":"","parse-names":false,"suffix":""},{"dropping-particle":"","family":"Griebel","given":"Jared J.","non-dropping-particle":"","parse-names":false,"suffix":""},{"dropping-particle":"","family":"Shim","given":"In-Bo","non-dropping-particle":"","parse-names":false,"suffix":""},{"dropping-particle":"","family":"Glass","given":"Richard S.","non-dropping-particle":"","parse-names":false,"suffix":""},{"dropping-particle":"","family":"Kim","given":"Eui Tae","non-dropping-particle":"","parse-names":false,"suffix":""},{"dropping-particle":"","family":"Chung","given":"Woo Jin","non-dropping-particle":"","parse-names":false,"suffix":""},{"dropping-particle":"","family":"Sung","given":"Yung-Eun","non-dropping-particle":"","parse-names":false,"suffix":""},{"dropping-particle":"","family":"Suh","given":"Hyo Seon","non-dropping-particle":"","parse-names":false,"suffix":""},{"dropping-particle":"","family":"Char","given":"Kookheon","non-dropping-particle":"","parse-names":false,"suffix":""},{"dropping-particle":"","family":"Loy","given":"Douglas A.","non-dropping-particle":"","parse-names":false,"suffix":""}],"container-title":"Angewandte Chemie International Edition","id":"ITEM-1","issue":"48","issued":{"date-parts":[["2011"]]},"page":"11409-11412","title":"Elemental Sulfur as a Reactive Medium for Gold Nanoparticles and Nanocomposite Materials","type":"article-journal","volume":"50"},"uris":["http://www.mendeley.com/documents/?uuid=3d95617e-dd0f-494e-9548-c9ae4c81cb3c"]}],"mendeley":{"formattedCitation":"&lt;sup&gt;25&lt;/sup&gt;","plainTextFormattedCitation":"25","previouslyFormattedCitation":"&lt;sup&gt;25&lt;/sup&gt;"},"properties":{"noteIndex":0},"schema":"https://github.com/citation-style-language/schema/raw/master/csl-citation.json"}</w:instrText>
      </w:r>
      <w:r w:rsidR="00AA3EBC">
        <w:rPr>
          <w:lang w:val="en-US"/>
        </w:rPr>
        <w:fldChar w:fldCharType="separate"/>
      </w:r>
      <w:r w:rsidR="00AA3EBC" w:rsidRPr="00AA3EBC">
        <w:rPr>
          <w:noProof/>
          <w:vertAlign w:val="superscript"/>
          <w:lang w:val="en-US"/>
        </w:rPr>
        <w:t>25</w:t>
      </w:r>
      <w:r w:rsidR="00AA3EBC">
        <w:rPr>
          <w:lang w:val="en-US"/>
        </w:rPr>
        <w:fldChar w:fldCharType="end"/>
      </w:r>
      <w:r w:rsidR="00F47DB8" w:rsidRPr="00F47DB8">
        <w:rPr>
          <w:lang w:val="en-US"/>
        </w:rPr>
        <w:t xml:space="preserve"> oil–water separation</w:t>
      </w:r>
      <w:r w:rsidR="00AA3EBC">
        <w:rPr>
          <w:lang w:val="en-US"/>
        </w:rPr>
        <w:t>,</w:t>
      </w:r>
      <w:r w:rsidR="00AA3EBC">
        <w:rPr>
          <w:lang w:val="en-US"/>
        </w:rPr>
        <w:fldChar w:fldCharType="begin" w:fldLock="1"/>
      </w:r>
      <w:r w:rsidR="00303D36">
        <w:rPr>
          <w:lang w:val="en-US"/>
        </w:rPr>
        <w:instrText>ADDIN CSL_CITATION {"citationItems":[{"id":"ITEM-1","itemData":{"DOI":"10.1002/adsu.201870034","ISSN":"23667486","abstract":"Crude oil and hydrocarbon fuel spills are a perennial threat to aquatic environments. Inexpensive and sustainable sorbents are nee</w:instrText>
      </w:r>
      <w:r w:rsidR="00303D36">
        <w:rPr>
          <w:rFonts w:hint="eastAsia"/>
          <w:lang w:val="en-US"/>
        </w:rPr>
        <w:instrText>ded to mitigate the ecological harm of this pollution. To address this need, this study features a low</w:instrText>
      </w:r>
      <w:r w:rsidR="00303D36">
        <w:rPr>
          <w:rFonts w:hint="eastAsia"/>
          <w:lang w:val="en-US"/>
        </w:rPr>
        <w:instrText>‐</w:instrText>
      </w:r>
      <w:r w:rsidR="00303D36">
        <w:rPr>
          <w:rFonts w:hint="eastAsia"/>
          <w:lang w:val="en-US"/>
        </w:rPr>
        <w:instrText>density polysulfide polymer that is prepared by the direct reaction of sulfur and used cooking oils. Because both sulfur and cooking oils are hydrophobi</w:instrText>
      </w:r>
      <w:r w:rsidR="00303D36">
        <w:rPr>
          <w:lang w:val="en-US"/>
        </w:rPr>
        <w:instrText>c, the polymer has an affinity for hydrocarbons such as crude oil and diesel fuel and can rapidly remove them from seawater. Through simple mechanical compression, the oil can be recovered and the polymer can be reused in oil spill remediation. The polysu</w:instrText>
      </w:r>
      <w:r w:rsidR="00303D36">
        <w:rPr>
          <w:rFonts w:hint="eastAsia"/>
          <w:lang w:val="en-US"/>
        </w:rPr>
        <w:instrText>lfide is unique because it is prepared entirely from repurposed waste: sulfur is a by</w:instrText>
      </w:r>
      <w:r w:rsidR="00303D36">
        <w:rPr>
          <w:rFonts w:hint="eastAsia"/>
          <w:lang w:val="en-US"/>
        </w:rPr>
        <w:instrText>‐</w:instrText>
      </w:r>
      <w:r w:rsidR="00303D36">
        <w:rPr>
          <w:rFonts w:hint="eastAsia"/>
          <w:lang w:val="en-US"/>
        </w:rPr>
        <w:instrText>product of the petroleum industry and used cooking oil can be used as a comonomer. In this way, sulfur waste from the oil industry is used to make an effective sorbent f</w:instrText>
      </w:r>
      <w:r w:rsidR="00303D36">
        <w:rPr>
          <w:lang w:val="en-US"/>
        </w:rPr>
        <w:instrText>or combatting pollution from that same sector.","author":[{"dropping-particle":"","family":"Worthington","given":"Max J. H.","non-dropping-particle":"","parse-names":false,"suffix":""},{"dropping-particle":"","family":"Shearer","given":"Cameron J.","non-dropping-particle":"","parse-names":false,"suffix":""},{"dropping-particle":"","family":"Esdaile","given":"Louisa J.","non-dropping-particle":"","parse-names":false,"suffix":""},{"dropping-particle":"","family":"Campbell","given":"Jonathan A.","non-dropping-particle":"","parse-names":false,"suffix":""},{"dropping-particle":"","family":"Gibson","given":"Christopher T.","non-dropping-particle":"","parse-names":false,"suffix":""},{"dropping-particle":"","family":"Legg","given":"Stephanie K.","non-dropping-particle":"","parse-names":false,"suffix":""},{"dropping-particle":"","family":"Yin","given":"Yanting","non-dropping-particle":"","parse-names":false,"suffix":""},{"dropping-particle":"","family":"Lundquist","given":"Nicholas A.","non-dropping-particle":"","parse-names":false,"suffix":""},{"dropping-particle":"","family":"Gascooke","given":"Jason R.","non-dropping-particle":"","parse-names":false,"suffix":""},{"dropping-particle":"","family":"Albuquerque","given":"Inês S.","non-dropping-particle":"","parse-names":false,"suffix":""},{"dropping-particle":"","family":"Shapter","given":"Joseph G.","non-dropping-particle":"","parse-names":false,"suffix":""},{"dropping-particle":"","family":"Andersson","given":"Gunther G.","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dvanced Sustainable Systems","id":"ITEM-1","issue":"6","issued":{"date-parts":[["2018","6"]]},"page":"1870034","title":"Sustainable Polymers: Sustainable Polysulfides for Oil Spill Remediation: Repurposing Industrial Waste for Environmental Benefit (Adv. Sustainable Syst. 6/2018)","type":"article-journal","volume":"2"},"uris":["http://www.mendeley.com/documents/?uuid=f4c633a0-47a2-43b3-8f37-1e3e386f021b"]}],"mendeley":{"formattedCitation":"&lt;sup&gt;26&lt;/sup&gt;","plainTextFormattedCitation":"26","previouslyFormattedCitation":"&lt;sup&gt;26&lt;/sup&gt;"},"properties":{"noteIndex":0},"schema":"https://github.com/citation-style-language/schema/raw/master/csl-citation.json"}</w:instrText>
      </w:r>
      <w:r w:rsidR="00AA3EBC">
        <w:rPr>
          <w:lang w:val="en-US"/>
        </w:rPr>
        <w:fldChar w:fldCharType="separate"/>
      </w:r>
      <w:r w:rsidR="00AA3EBC" w:rsidRPr="00AA3EBC">
        <w:rPr>
          <w:noProof/>
          <w:vertAlign w:val="superscript"/>
          <w:lang w:val="en-US"/>
        </w:rPr>
        <w:t>26</w:t>
      </w:r>
      <w:r w:rsidR="00AA3EBC">
        <w:rPr>
          <w:lang w:val="en-US"/>
        </w:rPr>
        <w:fldChar w:fldCharType="end"/>
      </w:r>
      <w:r w:rsidR="00F47DB8">
        <w:rPr>
          <w:lang w:val="en-US"/>
        </w:rPr>
        <w:t xml:space="preserve"> </w:t>
      </w:r>
      <w:r w:rsidR="00290A51" w:rsidRPr="00EB00DE">
        <w:rPr>
          <w:lang w:val="en-US"/>
        </w:rPr>
        <w:t>water purificatio</w:t>
      </w:r>
      <w:r w:rsidR="00290A51">
        <w:rPr>
          <w:lang w:val="en-US"/>
        </w:rPr>
        <w:t>n,</w:t>
      </w:r>
      <w:r w:rsidR="00290A51">
        <w:rPr>
          <w:lang w:val="en-US"/>
        </w:rPr>
        <w:fldChar w:fldCharType="begin" w:fldLock="1"/>
      </w:r>
      <w:r w:rsidR="00D81FA1">
        <w:rPr>
          <w:lang w:val="en-US"/>
        </w:rPr>
        <w:instrText>ADDIN CSL_CITATION {"citationItems":[{"id":"ITEM-1","itemData":{"DOI":"10.1002/anie.201508708","ISBN":"1521-3773 (Electronic)\\r1433-7851 (Linking)","ISSN":"14337851","PMID":"26481099","abstract":"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1","issue":"5","issued":{"date-parts":[["2016","1","26"]]},"page":"1714-1718","title":"Sulfur-Limonene Polysulfide: A Material Synthesized Entirely from Industrial By-Products and Its Use in Removing Toxic Metals from Water and Soil","type":"article-journal","volume":"55"},"uris":["http://www.mendeley.com/documents/?uuid=3d22f24d-0146-447b-8fca-a1a9edd0b79a"]},{"id":"ITEM-2","itemData":{"DOI":"10.1016/j.progpolymsci.2016.04.003","ISSN":"00796700","abstract":"Recent developments in the polymerizations of elemental sulfur (S8) to prepare high sulfur content polymers are reviewed. While the homopolymerization of S8 via ring-opening processes to prepare high molar mass polymeric sulfur has long been known, this form of polymeric sulfur is chemically unstable and depolymerizes back to S8. In the current report, we discuss the background into the production of sulfur via petroleum refining and the challenges associated with utilizing S8 as a chemical reagent for materials synthesis. To circumvent these long standing challenges in working with sulfur, the use of S8 as a reaction medium and comonomer in a process termed, inverse vulcanization, was developed to prepare chemically stable and processable sulfur copolymers. Furthermore, access to polymeric materials with a very high content of sulfur-sulfur (S-S) bonds enabled for the first time the creation of materials with useful (electro)chemical and optical properties which are reviewed for use in Li-S batteries, IR imaging technology and self-healing materials.","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2","issued":{"date-parts":[["2016","7"]]},"page":"90-125","publisher":"Elsevier Ltd","title":"Polymerizations with elemental sulfur: A novel route to high sulfur content polymers for sustainability, energy and defense","type":"article-journal","volume":"58"},"uris":["http://www.mendeley.com/documents/?uuid=71b61f07-2d36-4718-b667-e2a726333757"]},{"id":"ITEM-3","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3","issue":"31","issued":{"date-parts":[["2016"]]},"page":"5383-5386","publisher":"Royal Society of Chemistry","title":"Porous inverse vulcanised polymers for mercury capture","type":"article-journal","volume":"52"},"uris":["http://www.mendeley.com/documents/?uuid=84c25b75-0ca0-4f03-83e3-443def6d8bbb"]},{"id":"ITEM-4","itemData":{"DOI":"10.1039/C6TA09862B","ISSN":"2050-7488","abstract":"Stable polymers of up to 80 wt% elemental sulfur are formed from low cost industrial by-products, and renewable crosslinkers.","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4","issue":"23","issued":{"date-parts":[["2017"]]},"page":"11682-11692","title":"Low cost and renewable sulfur-polymers by inverse vulcanisation, and their potential for mercury capture","type":"article-journal","volume":"5"},"uris":["http://www.mendeley.com/documents/?uuid=b259517f-d45e-4693-892c-ab970276d701"]}],"mendeley":{"formattedCitation":"&lt;sup&gt;3,7–9&lt;/sup&gt;","plainTextFormattedCitation":"3,7–9","previouslyFormattedCitation":"&lt;sup&gt;3,7–9&lt;/sup&gt;"},"properties":{"noteIndex":0},"schema":"https://github.com/citation-style-language/schema/raw/master/csl-citation.json"}</w:instrText>
      </w:r>
      <w:r w:rsidR="00290A51">
        <w:rPr>
          <w:lang w:val="en-US"/>
        </w:rPr>
        <w:fldChar w:fldCharType="separate"/>
      </w:r>
      <w:r w:rsidR="00290A51" w:rsidRPr="006E5CE6">
        <w:rPr>
          <w:noProof/>
          <w:vertAlign w:val="superscript"/>
          <w:lang w:val="en-US"/>
        </w:rPr>
        <w:t>3,7–9</w:t>
      </w:r>
      <w:r w:rsidR="00290A51">
        <w:rPr>
          <w:lang w:val="en-US"/>
        </w:rPr>
        <w:fldChar w:fldCharType="end"/>
      </w:r>
      <w:r w:rsidR="00290A51">
        <w:rPr>
          <w:lang w:val="en-US"/>
        </w:rPr>
        <w:t xml:space="preserve"> </w:t>
      </w:r>
      <w:r w:rsidR="00290A51" w:rsidRPr="00EB00DE">
        <w:rPr>
          <w:lang w:val="en-US"/>
        </w:rPr>
        <w:t xml:space="preserve">environmental </w:t>
      </w:r>
      <w:r w:rsidR="00290A51">
        <w:rPr>
          <w:lang w:val="en-US"/>
        </w:rPr>
        <w:t>remediation,</w:t>
      </w:r>
      <w:r w:rsidR="00290A51">
        <w:rPr>
          <w:lang w:val="en-US"/>
        </w:rPr>
        <w:fldChar w:fldCharType="begin" w:fldLock="1"/>
      </w:r>
      <w:r w:rsidR="00672278">
        <w:rPr>
          <w:lang w:val="en-US"/>
        </w:rPr>
        <w:instrText>ADDIN CSL_CITATION {"citationItems":[{"id":"ITEM-1","itemData":{"DOI":"10.1038/s41467-019-08430-8","ISSN":"2041-1723","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1","issue":"1","issued":{"date-parts":[["2019","12","7"]]},"page":"647","title":"Catalytic inverse vulcanization","type":"article-journal","volume":"10"},"uris":["http://www.mendeley.com/documents/?uuid=1728721b-ce56-4e02-b81a-ae77994589d8"]},{"id":"ITEM-2","itemData":{"DOI":"10.1002/anie.201508708","ISBN":"1521-3773 (Electronic)\\r1433-7851 (Linking)","ISSN":"14337851","PMID":"26481099","abstract":"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2","issue":"5","issued":{"date-parts":[["2016","1","26"]]},"page":"1714-1718","title":"Sulfur-Limonene Polysulfide: A Material Synthesized Entirely from Industrial By-Products and Its Use in Removing Toxic Metals from Water and Soil","type":"article-journal","volume":"55"},"uris":["http://www.mendeley.com/documents/?uuid=3d22f24d-0146-447b-8fca-a1a9edd0b79a"]}],"mendeley":{"formattedCitation":"&lt;sup&gt;7,15&lt;/sup&gt;","plainTextFormattedCitation":"7,15","previouslyFormattedCitation":"&lt;sup&gt;7,15&lt;/sup&gt;"},"properties":{"noteIndex":0},"schema":"https://github.com/citation-style-language/schema/raw/master/csl-citation.json"}</w:instrText>
      </w:r>
      <w:r w:rsidR="00290A51">
        <w:rPr>
          <w:lang w:val="en-US"/>
        </w:rPr>
        <w:fldChar w:fldCharType="separate"/>
      </w:r>
      <w:r w:rsidR="00672278" w:rsidRPr="00672278">
        <w:rPr>
          <w:noProof/>
          <w:vertAlign w:val="superscript"/>
          <w:lang w:val="en-US"/>
        </w:rPr>
        <w:t>7,15</w:t>
      </w:r>
      <w:r w:rsidR="00290A51">
        <w:rPr>
          <w:lang w:val="en-US"/>
        </w:rPr>
        <w:fldChar w:fldCharType="end"/>
      </w:r>
      <w:r w:rsidR="00290A51">
        <w:rPr>
          <w:lang w:val="en-US"/>
        </w:rPr>
        <w:t xml:space="preserve"> and </w:t>
      </w:r>
      <w:r w:rsidR="00290A51" w:rsidRPr="00143D34">
        <w:rPr>
          <w:lang w:val="en-US"/>
        </w:rPr>
        <w:t>IR transparent lense</w:t>
      </w:r>
      <w:r w:rsidR="00290A51">
        <w:rPr>
          <w:lang w:val="en-US"/>
        </w:rPr>
        <w:t>s.</w:t>
      </w:r>
      <w:r w:rsidR="00290A51">
        <w:rPr>
          <w:lang w:val="en-US"/>
        </w:rPr>
        <w:fldChar w:fldCharType="begin" w:fldLock="1"/>
      </w:r>
      <w:r w:rsidR="00303D36">
        <w:rPr>
          <w:lang w:val="en-US"/>
        </w:rPr>
        <w:instrText>ADDIN CSL_CITATION {"citationItems":[{"id":"ITEM-1","itemData":{"DOI":"10.1021/acsmacrolett.5b00502","ISBN":"2161-1653","ISSN":"21611653","abstract":"We report on dynamic covalent polymers derived from elemental sulfur that can be used as thermally healable optical polymers for mid-IR thermal imaging applications. By accessing dynamic S?S bonds in these sulfur copolymers, surface scratches and defects of free-standing films of poly(sulfur-random-1,3-diisopropenylbenzene) (poly(S-r-DIB) can be thermally healed, which enables damaged lenses and windows from these materials to be reprocessed to recover their IR imaging performance. Correlation of the mechanical properties of these sulfur copolymers with different curing methods provided insights to reprocess damaged samples of these materials. Mid-IR thermal imaging experiments with windows before and after healing of surface defects demonstrated successful application of these materials to create a new class of ?scratch and heal? optical polymers. The use of dynamic covalent polymers as healable materials for IR applications offers a unique advantage over the current state of the art (e.g., germanium or chalcogenide glasses) due to both the dynamic character and useful optical properties of S?S bonds.","author":[{"dropping-particle":"","family":"Griebel","given":"Jared J.","non-dropping-particle":"","parse-names":false,"suffix":""},{"dropping-particle":"","family":"Nguyen","given":"Ngoc A.","non-dropping-particle":"","parse-names":false,"suffix":""},{"dropping-particle":"","family":"Namnabat","given":"Soha","non-dropping-particle":"","parse-names":false,"suffix":""},{"dropping-particle":"","family":"Anderson","given":"Laura E.","non-dropping-particle":"","parse-names":false,"suffix":""},{"dropping-particle":"","family":"Glass","given":"Richard S.","non-dropping-particle":"","parse-names":false,"suffix":""},{"dropping-particle":"","family":"Norwood","given":"Robert A.","non-dropping-particle":"","parse-names":false,"suffix":""},{"dropping-particle":"","family":"Mackay","given":"Michael E.","non-dropping-particle":"","parse-names":false,"suffix":""},{"dropping-particle":"","family":"Char","given":"Kookheon","non-dropping-particle":"","parse-names":false,"suffix":""},{"dropping-particle":"","family":"Pyun","given":"Jeffrey","non-dropping-particle":"","parse-names":false,"suffix":""}],"container-title":"ACS Macro Letters","id":"ITEM-1","issue":"9","issued":{"date-parts":[["2015"]]},"page":"862-866","title":"Dynamic Covalent Polymers via Inverse Vulcanization of Elemental Sulfur for Healable Infrared Optical Materials","type":"article-journal","volume":"4"},"uris":["http://www.mendeley.com/documents/?uuid=50a5dbf8-5fbf-4e1c-84c2-a578168e49c9"]},{"id":"ITEM-2","itemData":{"DOI":"10.1016/j.progpolymsci.2016.04.003","ISBN":"0079-6700","ISSN":"00796700","abstract":"Recent developments in the polymerizations of elemental sulfur (S8) to prepare high sulfur content polymers are reviewed. While the homopolymerization of S8via ring-opening processes to prepare high molar mass polymeric sulfur has long been known, this form of polymeric sulfur is chemically unstable and depolymerizes back to S8. In the current report, we discuss the background into the production of sulfur via petroleum refining and the challenges associated with utilizing S8as a chemical reagent for materials synthesis. To circumvent these long standing challenges in working with sulfur, the use of S8as a reaction medium and comonomer in a process termed, inverse vulcanization, was developed to prepare chemically stable and processable sulfur copolymers. Furthermore, access to polymeric materials with a very high content of sulfur-sulfur (S-S) bonds enabled for the first time the creation of materials with useful (electro)chemical and optical properties which are reviewed for use in Li-S batteries, IR imaging technology and self-healing materials.","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2","issued":{"date-parts":[["2016"]]},"page":"90-125","publisher":"Elsevier Ltd","title":"Polymerizations with elemental sulfur: A novel route to high sulfur content polymers for sustainability, energy and defense","type":"article-journal","volume":"58"},"uris":["http://www.mendeley.com/documents/?uuid=5d854758-a3c5-444f-be16-0455027c7386"]},{"id":"ITEM-3","itemData":{"DOI":"10.1021/acsmacrolett.7b00225","ISSN":"2161-1653","abstract":"We report on the preparation of ultrahigh refractive index polymers via the inverse vulcanization of elemental sulfur, selenium, and 1,3-diisopropenylbenzene for use as novel transmissive materials for mid-infrared (IR) imaging applications. Poly(sulfur-random-selenium-random-(1,3-diisopropenylbenzene)) (poly(S-r-Se-r-DIB) terpolymer materials from this process exhibit the highest refractive index of any synthetic polymer (n &gt; 2.0) and excellent IR transparency, which can be directly tuned by terpolymer composition. Sulfur or selenium containing (co)polymers prepared via inverse vulcanization can be described as Chalcogenide Hybrid Inorganic/Organic Polymers (CHIPs) and are polymeric analogues to wholly inorganic Chalcogenide Glasses (ChGs), which are commonly used as transmissive materials in mid-IR imaging. Finally, we demonstrate that CHIPs composed of (poly(S-r-Se-r-DIB) can be melt processed into windows that enabled high quality mid-IR thermal imaging of human subjects and highly resolved imaging of...","author":[{"dropping-particle":"","family":"Anderson","given":"Laura E.","non-dropping-particle":"","parse-names":false,"suffix":""},{"dropping-particle":"","family":"Kleine","given":"Tristan S.","non-dropping-particle":"","parse-names":false,"suffix":""},{"dropping-particle":"","family":"Zhang","given":"Yueyan","non-dropping-particle":"","parse-names":false,"suffix":""},{"dropping-particle":"","family":"Phan","given":"David D.","non-dropping-particle":"","parse-names":false,"suffix":""},{"dropping-particle":"","family":"Namnabat","given":"Soha","non-dropping-particle":"","parse-names":false,"suffix":""},{"dropping-particle":"","family":"LaVilla","given":"Edward A.","non-dropping-particle":"","parse-names":false,"suffix":""},{"dropping-particle":"","family":"Konopka","given":"Katrina M.","non-dropping-particle":"","parse-names":false,"suffix":""},{"dropping-particle":"","family":"Ruiz Diaz","given":"Lilliana","non-dropping-particle":"","parse-names":false,"suffix":""},{"dropping-particle":"","family":"Manchester","given":"Michael S.","non-dropping-particle":"","parse-names":false,"suffix":""},{"dropping-particle":"","family":"Schwiegerling","given":"Jim","non-dropping-particle":"","parse-names":false,"suffix":""},{"dropping-particle":"","family":"Glass","given":"Richard S.","non-dropping-particle":"","parse-names":false,"suffix":""},{"dropping-particle":"","family":"Mackay","given":"Michael E.","non-dropping-particle":"","parse-names":false,"suffix":""},{"dropping-particle":"","family":"Char","given":"Kookheon","non-dropping-particle":"","parse-names":false,"suffix":""},{"dropping-particle":"","family":"Norwood","given":"Robert A.","non-dropping-particle":"","parse-names":false,"suffix":""},{"dropping-particle":"","family":"Pyun","given":"Jeffrey","non-dropping-particle":"","parse-names":false,"suffix":""}],"container-title":"ACS Macro Letters","id":"ITEM-3","issue":"5","issued":{"date-parts":[["2017","5","16"]]},"page":"500-504","title":"Chalcogenide Hybrid Inorganic/Organic Polymers: Ultrahigh Refractive Index Polymers for Infrared Imaging","type":"article-journal","volume":"6"},"uris":["http://www.mendeley.com/documents/?uuid=2200a201-9c6c-466a-8362-39d0200653c9"]}],"mendeley":{"formattedCitation":"&lt;sup&gt;12,27,28&lt;/sup&gt;","plainTextFormattedCitation":"12,27,28","previouslyFormattedCitation":"&lt;sup&gt;12,27,28&lt;/sup&gt;"},"properties":{"noteIndex":0},"schema":"https://github.com/citation-style-language/schema/raw/master/csl-citation.json"}</w:instrText>
      </w:r>
      <w:r w:rsidR="00290A51">
        <w:rPr>
          <w:lang w:val="en-US"/>
        </w:rPr>
        <w:fldChar w:fldCharType="separate"/>
      </w:r>
      <w:r w:rsidR="00AA3EBC" w:rsidRPr="00AA3EBC">
        <w:rPr>
          <w:noProof/>
          <w:vertAlign w:val="superscript"/>
          <w:lang w:val="en-US"/>
        </w:rPr>
        <w:t>12,27,28</w:t>
      </w:r>
      <w:r w:rsidR="00290A51">
        <w:rPr>
          <w:lang w:val="en-US"/>
        </w:rPr>
        <w:fldChar w:fldCharType="end"/>
      </w:r>
      <w:r w:rsidR="00290A51">
        <w:rPr>
          <w:lang w:val="en-US"/>
        </w:rPr>
        <w:t xml:space="preserve"> </w:t>
      </w:r>
      <w:proofErr w:type="gramStart"/>
      <w:r w:rsidR="009A4719">
        <w:rPr>
          <w:lang w:val="en-US"/>
        </w:rPr>
        <w:t>For</w:t>
      </w:r>
      <w:proofErr w:type="gramEnd"/>
      <w:r w:rsidR="009A4719">
        <w:rPr>
          <w:lang w:val="en-US"/>
        </w:rPr>
        <w:t xml:space="preserve"> widespread practical applications to be </w:t>
      </w:r>
      <w:proofErr w:type="spellStart"/>
      <w:r w:rsidR="009A4719">
        <w:rPr>
          <w:lang w:val="en-US"/>
        </w:rPr>
        <w:t>realised</w:t>
      </w:r>
      <w:proofErr w:type="spellEnd"/>
      <w:r w:rsidR="00290A51">
        <w:rPr>
          <w:lang w:val="en-US"/>
        </w:rPr>
        <w:t xml:space="preserve">, scaling the reaction up and simplifying the processing are two key challenges. Additionally, according to the principle of green chemistry, the design for reactions should consider energy efficiency and renewability as well. However, in the processing of inverse vulcanization, most reactions reported until now required reaction temperatures higher than 160 </w:t>
      </w:r>
      <w:r w:rsidR="00290A51" w:rsidRPr="00C57F18">
        <w:rPr>
          <w:lang w:val="en-US"/>
        </w:rPr>
        <w:t>°C</w:t>
      </w:r>
      <w:r w:rsidR="00290A51">
        <w:rPr>
          <w:lang w:val="en-US"/>
        </w:rPr>
        <w:t xml:space="preserve">. Several different systems have been investigated to decrease the reaction temperatures. </w:t>
      </w:r>
      <w:r w:rsidR="00290A51" w:rsidRPr="004B6F1A">
        <w:rPr>
          <w:lang w:val="en-US"/>
        </w:rPr>
        <w:t xml:space="preserve">Dynamic </w:t>
      </w:r>
      <w:r w:rsidR="00290A51">
        <w:rPr>
          <w:lang w:val="en-US"/>
        </w:rPr>
        <w:t>C</w:t>
      </w:r>
      <w:r w:rsidR="00290A51" w:rsidRPr="004B6F1A">
        <w:rPr>
          <w:lang w:val="en-US"/>
        </w:rPr>
        <w:t xml:space="preserve">ovalent </w:t>
      </w:r>
      <w:r w:rsidR="00290A51">
        <w:rPr>
          <w:lang w:val="en-US"/>
        </w:rPr>
        <w:t>P</w:t>
      </w:r>
      <w:r w:rsidR="00290A51" w:rsidRPr="004B6F1A">
        <w:rPr>
          <w:lang w:val="en-US"/>
        </w:rPr>
        <w:t xml:space="preserve">olymerizations </w:t>
      </w:r>
      <w:r w:rsidR="00290A51">
        <w:rPr>
          <w:lang w:val="en-US"/>
        </w:rPr>
        <w:t xml:space="preserve">were termed to prepare </w:t>
      </w:r>
      <w:r>
        <w:rPr>
          <w:lang w:val="en-US"/>
        </w:rPr>
        <w:t>sulfur polymers</w:t>
      </w:r>
      <w:r w:rsidR="00290A51">
        <w:rPr>
          <w:lang w:val="en-US"/>
        </w:rPr>
        <w:t xml:space="preserve"> at mild temperature, even as low as 60 </w:t>
      </w:r>
      <w:r w:rsidR="00290A51" w:rsidRPr="00C57F18">
        <w:rPr>
          <w:lang w:val="en-US"/>
        </w:rPr>
        <w:t>°C</w:t>
      </w:r>
      <w:r w:rsidR="00290A51">
        <w:rPr>
          <w:lang w:val="en-US"/>
        </w:rPr>
        <w:t xml:space="preserve">, but required the </w:t>
      </w:r>
      <w:r w:rsidR="009A4719">
        <w:rPr>
          <w:lang w:val="en-US"/>
        </w:rPr>
        <w:t>synthesis</w:t>
      </w:r>
      <w:r w:rsidR="00290A51">
        <w:rPr>
          <w:lang w:val="en-US"/>
        </w:rPr>
        <w:t xml:space="preserve"> of oligomers or </w:t>
      </w:r>
      <w:proofErr w:type="spellStart"/>
      <w:r w:rsidR="00290A51">
        <w:rPr>
          <w:lang w:val="en-US"/>
        </w:rPr>
        <w:t>prepolymers</w:t>
      </w:r>
      <w:proofErr w:type="spellEnd"/>
      <w:r w:rsidR="00290A51">
        <w:rPr>
          <w:lang w:val="en-US"/>
        </w:rPr>
        <w:t xml:space="preserve"> </w:t>
      </w:r>
      <w:r w:rsidR="009A4719">
        <w:rPr>
          <w:lang w:val="en-US"/>
        </w:rPr>
        <w:t xml:space="preserve">at higher temperatures </w:t>
      </w:r>
      <w:r w:rsidR="00290A51">
        <w:rPr>
          <w:rFonts w:hint="eastAsia"/>
          <w:lang w:val="en-US"/>
        </w:rPr>
        <w:t>first</w:t>
      </w:r>
      <w:r w:rsidR="00290A51">
        <w:rPr>
          <w:lang w:val="en-US"/>
        </w:rPr>
        <w:t xml:space="preserve"> to generate activated sulfur radicals.</w:t>
      </w:r>
      <w:r w:rsidR="00290A51">
        <w:rPr>
          <w:lang w:val="en-US"/>
        </w:rPr>
        <w:fldChar w:fldCharType="begin" w:fldLock="1"/>
      </w:r>
      <w:r w:rsidR="00303D36">
        <w:rPr>
          <w:lang w:val="en-US"/>
        </w:rPr>
        <w:instrText>ADDIN CSL_CITATION {"citationItems":[{"id":"ITEM-1","itemData":{"DOI":"10.1002/pola.29266","ISSN":"10990518","abstract":"The accelerator effect of amine activators N-methylimidazole and 4-vinylaniline (4-VA) on inverse vulcanization and dynamic covalent polymerization (DCP) has been investigated. The sulfur polymer with self-activation comonomer 4-VA could also be used for low temperature DCP to incorporate some volatile monomers. Those approaches provide a new synthetic and rate accelerated processes to activate S8 for copolymerization processes with functional comonomers at lower temperatures and under a broader range of reaction conditions.","author":[{"dropping-particle":"","family":"Zhang","given":"Yueyan","non-dropping-particle":"","parse-names":false,"suffix":""},{"dropping-particle":"","family":"Pavlopoulos","given":"Nicholas G.","non-dropping-particle":"","parse-names":false,"suffix":""},{"dropping-particle":"","family":"Kleine","given":"Tristan S.","non-dropping-particle":"","parse-names":false,"suffix":""},{"dropping-particle":"","family":"Karayilan","given":"Metin","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Journal of Polymer Science, Part A: Polymer Chemistry","id":"ITEM-1","issue":"1","issued":{"date-parts":[["2019"]]},"page":"7-12","title":"Nucleophilic Activation of Elemental Sulfur for Inverse Vulcanization and Dynamic Covalent Polymerizations","type":"article-journal","volume":"57"},"uris":["http://www.mendeley.com/documents/?uuid=98f78aee-40e8-4d42-ba95-b45718dd55a8"]},{"id":"ITEM-2","itemData":{"DOI":"10.1021/acs.macromol.8b01555","ISSN":"15205835","abstract":"Elemental sulfur (S8) is produced in abundance during petroleum refinement, generating millions of tons of waste. Inverse vulcanization utilizes this waste as a feedstock to create new materials. Heating S8 above 159 °C initiates ring-opening, forming radicals that react with difunctional monomers to create polysulfides. High temperature requirements limit the types of monomers that can be incorporated by inverse vulcanization. However, cleaving the linear sulfur chains present in the polysulfides requires less energy. Here, poly(S–divinylbenzene) with varied sulfur contents has been synthesized to act as a prepolymer capable of radical formation at much lower temperatures (90 °C). Dynamic sulfur bonds initiate polymerization with a family of vinylic and allylic ethers. Terpolymers were characterized by NMR spectroscopy, gel permeation chromatography, and differential scanning calorimetry to examine the impact on structure and physical properties. This method expands on inverse vulcanized polymers to crea...","author":[{"dropping-particle":"","family":"Westerman","given":"Clayton R.","non-dropping-particle":"","parse-names":false,"suffix":""},{"dropping-particle":"","family":"Jenkins","given":"Courtney L.","non-dropping-particle":"","parse-names":false,"suffix":""}],"container-title":"Macromolecules","genre":"research-article","id":"ITEM-2","issue":"18","issued":{"date-parts":[["2018"]]},"page":"7233-7238","publisher":"American Chemical Society","title":"Dynamic Sulfur Bonds Initiate Polymerization of Vinyl and Allyl Ethers at Mild Temperatures","type":"article-journal","volume":"51"},"uris":["http://www.mendeley.com/documents/?uuid=a916a3a8-e38f-425b-b450-9f8eeb6e5f45"]}],"mendeley":{"formattedCitation":"&lt;sup&gt;29,30&lt;/sup&gt;","plainTextFormattedCitation":"29,30","previouslyFormattedCitation":"&lt;sup&gt;29,30&lt;/sup&gt;"},"properties":{"noteIndex":0},"schema":"https://github.com/citation-style-language/schema/raw/master/csl-citation.json"}</w:instrText>
      </w:r>
      <w:r w:rsidR="00290A51">
        <w:rPr>
          <w:lang w:val="en-US"/>
        </w:rPr>
        <w:fldChar w:fldCharType="separate"/>
      </w:r>
      <w:r w:rsidR="00AA3EBC" w:rsidRPr="00AA3EBC">
        <w:rPr>
          <w:noProof/>
          <w:vertAlign w:val="superscript"/>
          <w:lang w:val="en-US"/>
        </w:rPr>
        <w:t>29,30</w:t>
      </w:r>
      <w:r w:rsidR="00290A51">
        <w:rPr>
          <w:lang w:val="en-US"/>
        </w:rPr>
        <w:fldChar w:fldCharType="end"/>
      </w:r>
      <w:r w:rsidR="00290A51">
        <w:rPr>
          <w:lang w:val="en-US"/>
        </w:rPr>
        <w:t xml:space="preserve"> Dynamic sulfur bonds were vital to this strategy, because of acting as an accelerator to reduce the reaction energy of the whole system. Thus, the disadvantage of complex operation cannot be overlooked. However, this modification made it possible to incorporate crosslinkers with lower boiling points into inverse vulcanization.</w:t>
      </w:r>
      <w:r w:rsidR="00290A51">
        <w:rPr>
          <w:lang w:val="en-US"/>
        </w:rPr>
        <w:fldChar w:fldCharType="begin" w:fldLock="1"/>
      </w:r>
      <w:r w:rsidR="00303D36">
        <w:rPr>
          <w:lang w:val="en-US"/>
        </w:rPr>
        <w:instrText>ADDIN CSL_CITATION {"citationItems":[{"id":"ITEM-1","itemData":{"DOI":"10.1002/pola.29266","ISSN":"10990518","abstract":"The accelerator effect of amine activators N-methylimidazole and 4-vinylaniline (4-VA) on inverse vulcanization and dynamic covalent polymerization (DCP) has been investigated. The sulfur polymer with self-activation comonomer 4-VA could also be used for low temperature DCP to incorporate some volatile monomers. Those approaches provide a new synthetic and rate accelerated processes to activate S8 for copolymerization processes with functional comonomers at lower temperatures and under a broader range of reaction conditions.","author":[{"dropping-particle":"","family":"Zhang","given":"Yueyan","non-dropping-particle":"","parse-names":false,"suffix":""},{"dropping-particle":"","family":"Pavlopoulos","given":"Nicholas G.","non-dropping-particle":"","parse-names":false,"suffix":""},{"dropping-particle":"","family":"Kleine","given":"Tristan S.","non-dropping-particle":"","parse-names":false,"suffix":""},{"dropping-particle":"","family":"Karayilan","given":"Metin","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Journal of Polymer Science, Part A: Polymer Chemistry","id":"ITEM-1","issue":"1","issued":{"date-parts":[["2019"]]},"page":"7-12","title":"Nucleophilic Activation of Elemental Sulfur for Inverse Vulcanization and Dynamic Covalent Polymerizations","type":"article-journal","volume":"57"},"uris":["http://www.mendeley.com/documents/?uuid=98f78aee-40e8-4d42-ba95-b45718dd55a8"]},{"id":"ITEM-2","itemData":{"DOI":"10.1021/acs.macromol.8b01555","ISSN":"15205835","abstract":"Elemental sulfur (S8) is produced in abundance during petroleum refinement, generating millions of tons of waste. Inverse vulcanization utilizes this waste as a feedstock to create new materials. Heating S8 above 159 °C initiates ring-opening, forming radicals that react with difunctional monomers to create polysulfides. High temperature requirements limit the types of monomers that can be incorporated by inverse vulcanization. However, cleaving the linear sulfur chains present in the polysulfides requires less energy. Here, poly(S–divinylbenzene) with varied sulfur contents has been synthesized to act as a prepolymer capable of radical formation at much lower temperatures (90 °C). Dynamic sulfur bonds initiate polymerization with a family of vinylic and allylic ethers. Terpolymers were characterized by NMR spectroscopy, gel permeation chromatography, and differential scanning calorimetry to examine the impact on structure and physical properties. This method expands on inverse vulcanized polymers to crea...","author":[{"dropping-particle":"","family":"Westerman","given":"Clayton R.","non-dropping-particle":"","parse-names":false,"suffix":""},{"dropping-particle":"","family":"Jenkins","given":"Courtney L.","non-dropping-particle":"","parse-names":false,"suffix":""}],"container-title":"Macromolecules","genre":"research-article","id":"ITEM-2","issue":"18","issued":{"date-parts":[["2018"]]},"page":"7233-7238","publisher":"American Chemical Society","title":"Dynamic Sulfur Bonds Initiate Polymerization of Vinyl and Allyl Ethers at Mild Temperatures","type":"article-journal","volume":"51"},"uris":["http://www.mendeley.com/documents/?uuid=a916a3a8-e38f-425b-b450-9f8eeb6e5f45"]}],"mendeley":{"formattedCitation":"&lt;sup&gt;29,30&lt;/sup&gt;","plainTextFormattedCitation":"29,30","previouslyFormattedCitation":"&lt;sup&gt;29,30&lt;/sup&gt;"},"properties":{"noteIndex":0},"schema":"https://github.com/citation-style-language/schema/raw/master/csl-citation.json"}</w:instrText>
      </w:r>
      <w:r w:rsidR="00290A51">
        <w:rPr>
          <w:lang w:val="en-US"/>
        </w:rPr>
        <w:fldChar w:fldCharType="separate"/>
      </w:r>
      <w:r w:rsidR="00AA3EBC" w:rsidRPr="00AA3EBC">
        <w:rPr>
          <w:noProof/>
          <w:vertAlign w:val="superscript"/>
          <w:lang w:val="en-US"/>
        </w:rPr>
        <w:t>29,30</w:t>
      </w:r>
      <w:r w:rsidR="00290A51">
        <w:rPr>
          <w:lang w:val="en-US"/>
        </w:rPr>
        <w:fldChar w:fldCharType="end"/>
      </w:r>
      <w:r w:rsidR="00290A51">
        <w:rPr>
          <w:lang w:val="en-US"/>
        </w:rPr>
        <w:t xml:space="preserve"> </w:t>
      </w:r>
      <w:proofErr w:type="gramStart"/>
      <w:r w:rsidR="00290A51">
        <w:rPr>
          <w:lang w:val="en-US"/>
        </w:rPr>
        <w:t>Another</w:t>
      </w:r>
      <w:proofErr w:type="gramEnd"/>
      <w:r w:rsidR="00290A51">
        <w:rPr>
          <w:lang w:val="en-US"/>
        </w:rPr>
        <w:t xml:space="preserve"> main approach is applying catalyst in the system, a better way also aligned with green chemistry. But, to date, the temperature limitation was still fixed to 135 </w:t>
      </w:r>
      <w:r w:rsidR="00290A51" w:rsidRPr="00C57F18">
        <w:rPr>
          <w:lang w:val="en-US"/>
        </w:rPr>
        <w:t>°C</w:t>
      </w:r>
      <w:r w:rsidR="00290A51">
        <w:rPr>
          <w:lang w:val="en-US"/>
        </w:rPr>
        <w:t>, a temperature required to melt sulfur then to generate sulfur radicals.</w:t>
      </w:r>
      <w:r w:rsidR="00290A51">
        <w:rPr>
          <w:lang w:val="en-US"/>
        </w:rPr>
        <w:fldChar w:fldCharType="begin" w:fldLock="1"/>
      </w:r>
      <w:r w:rsidR="00672278">
        <w:rPr>
          <w:lang w:val="en-US"/>
        </w:rPr>
        <w:instrText>ADDIN CSL_CITATION {"citationItems":[{"id":"ITEM-1","itemData":{"DOI":"10.1038/s41467-019-08430-8","ISSN":"2041-1723","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1","issue":"1","issued":{"date-parts":[["2019","12","7"]]},"page":"647","title":"Catalytic inverse vulcanization","type":"article-journal","volume":"10"},"uris":["http://www.mendeley.com/documents/?uuid=1728721b-ce56-4e02-b81a-ae77994589d8"]}],"mendeley":{"formattedCitation":"&lt;sup&gt;15&lt;/sup&gt;","plainTextFormattedCitation":"15","previouslyFormattedCitation":"&lt;sup&gt;15&lt;/sup&gt;"},"properties":{"noteIndex":0},"schema":"https://github.com/citation-style-language/schema/raw/master/csl-citation.json"}</w:instrText>
      </w:r>
      <w:r w:rsidR="00290A51">
        <w:rPr>
          <w:lang w:val="en-US"/>
        </w:rPr>
        <w:fldChar w:fldCharType="separate"/>
      </w:r>
      <w:r w:rsidR="00672278" w:rsidRPr="00672278">
        <w:rPr>
          <w:noProof/>
          <w:vertAlign w:val="superscript"/>
          <w:lang w:val="en-US"/>
        </w:rPr>
        <w:t>15</w:t>
      </w:r>
      <w:r w:rsidR="00290A51">
        <w:rPr>
          <w:lang w:val="en-US"/>
        </w:rPr>
        <w:fldChar w:fldCharType="end"/>
      </w:r>
      <w:r w:rsidR="00290A51">
        <w:rPr>
          <w:lang w:val="en-US"/>
        </w:rPr>
        <w:t xml:space="preserve"> </w:t>
      </w:r>
    </w:p>
    <w:p w14:paraId="248527BC" w14:textId="72710AFD" w:rsidR="00290A51" w:rsidRDefault="00290A51" w:rsidP="0023734F">
      <w:pPr>
        <w:pStyle w:val="RSCB02ArticleText"/>
        <w:rPr>
          <w:lang w:val="en-US"/>
        </w:rPr>
      </w:pPr>
      <w:r>
        <w:rPr>
          <w:lang w:val="en-US"/>
        </w:rPr>
        <w:t xml:space="preserve">Herein is reported a mild condition catalytic inverse vulcanization, in which the temperature is below 119 </w:t>
      </w:r>
      <w:r w:rsidRPr="00C57F18">
        <w:rPr>
          <w:lang w:val="en-US"/>
        </w:rPr>
        <w:t>°C</w:t>
      </w:r>
      <w:r>
        <w:rPr>
          <w:lang w:val="en-US"/>
        </w:rPr>
        <w:t>, at</w:t>
      </w:r>
      <w:r w:rsidR="009A4719">
        <w:rPr>
          <w:lang w:val="en-US"/>
        </w:rPr>
        <w:t xml:space="preserve"> which</w:t>
      </w:r>
      <w:r>
        <w:rPr>
          <w:lang w:val="en-US"/>
        </w:rPr>
        <w:t xml:space="preserve"> sulfur remains in the solid state, to prepare stable </w:t>
      </w:r>
      <w:r w:rsidR="003D5558">
        <w:rPr>
          <w:lang w:val="en-US"/>
        </w:rPr>
        <w:t>sulfur polymers</w:t>
      </w:r>
      <w:r w:rsidR="006B532A">
        <w:rPr>
          <w:lang w:val="en-US"/>
        </w:rPr>
        <w:t xml:space="preserve"> (figure 1)</w:t>
      </w:r>
      <w:r>
        <w:rPr>
          <w:lang w:val="en-US"/>
        </w:rPr>
        <w:t>. In this process any excess</w:t>
      </w:r>
      <w:r w:rsidR="005E2C65">
        <w:rPr>
          <w:lang w:val="en-US"/>
        </w:rPr>
        <w:t xml:space="preserve"> </w:t>
      </w:r>
      <w:r>
        <w:rPr>
          <w:lang w:val="en-US"/>
        </w:rPr>
        <w:t>catalyst could be collected and recycled. It was supposed that the catalyst may lower the energy of reactions, likely acting as an initiator attacking and opening S</w:t>
      </w:r>
      <w:r w:rsidRPr="00D55D73">
        <w:rPr>
          <w:vertAlign w:val="subscript"/>
          <w:lang w:val="en-US"/>
        </w:rPr>
        <w:t>8</w:t>
      </w:r>
      <w:r>
        <w:rPr>
          <w:lang w:val="en-US"/>
        </w:rPr>
        <w:t xml:space="preserve"> at low temperature, allowing the activated sulfur chains to propagate in the whole system. Additionally, after leaching catalyst in the products, </w:t>
      </w:r>
      <w:r w:rsidR="003D5558">
        <w:rPr>
          <w:lang w:val="en-US"/>
        </w:rPr>
        <w:t>sulfur polymers</w:t>
      </w:r>
      <w:r>
        <w:rPr>
          <w:lang w:val="en-US"/>
        </w:rPr>
        <w:t xml:space="preserve"> could be </w:t>
      </w:r>
      <w:proofErr w:type="spellStart"/>
      <w:r>
        <w:rPr>
          <w:lang w:val="en-US"/>
        </w:rPr>
        <w:t>remoulded</w:t>
      </w:r>
      <w:proofErr w:type="spellEnd"/>
      <w:r>
        <w:rPr>
          <w:lang w:val="en-US"/>
        </w:rPr>
        <w:t xml:space="preserve"> into alternative shapes at 110 </w:t>
      </w:r>
      <w:r w:rsidRPr="00C57F18">
        <w:rPr>
          <w:lang w:val="en-US"/>
        </w:rPr>
        <w:t>°C</w:t>
      </w:r>
      <w:r>
        <w:rPr>
          <w:lang w:val="en-US"/>
        </w:rPr>
        <w:t xml:space="preserve"> because of the S-S dynamic covalent bonds.</w:t>
      </w:r>
    </w:p>
    <w:p w14:paraId="5985149E" w14:textId="38A86C1F" w:rsidR="00180ABE" w:rsidRDefault="00FC3738" w:rsidP="00FC3738">
      <w:pPr>
        <w:pStyle w:val="RSCB04SectionHeading"/>
        <w:rPr>
          <w:lang w:val="en-US"/>
        </w:rPr>
      </w:pPr>
      <w:r w:rsidRPr="00FC3738">
        <w:rPr>
          <w:rFonts w:hint="eastAsia"/>
          <w:lang w:val="en-US"/>
        </w:rPr>
        <w:t>Experimental</w:t>
      </w:r>
    </w:p>
    <w:p w14:paraId="4BC05861" w14:textId="7FA4B983" w:rsidR="00FC3738" w:rsidRDefault="00FC3738" w:rsidP="00FC3738">
      <w:pPr>
        <w:pStyle w:val="RSCB06Sub-SectionHeading"/>
        <w:rPr>
          <w:lang w:val="en-US"/>
        </w:rPr>
      </w:pPr>
      <w:bookmarkStart w:id="0" w:name="_Hlk25567311"/>
      <w:r w:rsidRPr="00DD7B14">
        <w:rPr>
          <w:lang w:val="en-US"/>
        </w:rPr>
        <w:t>Materials</w:t>
      </w:r>
    </w:p>
    <w:bookmarkEnd w:id="0"/>
    <w:p w14:paraId="287FEACF" w14:textId="03607AD0" w:rsidR="00FC3738" w:rsidRDefault="00FC3738" w:rsidP="00FC3738">
      <w:pPr>
        <w:pStyle w:val="RSCB02ArticleText"/>
        <w:rPr>
          <w:lang w:val="en-US"/>
        </w:rPr>
      </w:pPr>
      <w:r w:rsidRPr="00B974EB">
        <w:rPr>
          <w:rFonts w:hint="eastAsia"/>
          <w:lang w:val="en-US"/>
        </w:rPr>
        <w:t>Sulfur (S</w:t>
      </w:r>
      <w:r w:rsidRPr="004F0A7F">
        <w:rPr>
          <w:rFonts w:hint="eastAsia"/>
          <w:vertAlign w:val="subscript"/>
          <w:lang w:val="en-US"/>
        </w:rPr>
        <w:t>8</w:t>
      </w:r>
      <w:r w:rsidRPr="00B974EB">
        <w:rPr>
          <w:rFonts w:hint="eastAsia"/>
          <w:lang w:val="en-US"/>
        </w:rPr>
        <w:t xml:space="preserve">, sublimed powder, reagent grade, </w:t>
      </w:r>
      <w:r w:rsidRPr="00B974EB">
        <w:rPr>
          <w:rFonts w:hint="eastAsia"/>
          <w:lang w:val="en-US"/>
        </w:rPr>
        <w:t>≥</w:t>
      </w:r>
      <w:r w:rsidRPr="00B974EB">
        <w:rPr>
          <w:rFonts w:hint="eastAsia"/>
          <w:lang w:val="en-US"/>
        </w:rPr>
        <w:t xml:space="preserve">99.5%, </w:t>
      </w:r>
      <w:proofErr w:type="spellStart"/>
      <w:r w:rsidRPr="00B974EB">
        <w:rPr>
          <w:rFonts w:hint="eastAsia"/>
          <w:lang w:val="en-US"/>
        </w:rPr>
        <w:t>Brenntag</w:t>
      </w:r>
      <w:proofErr w:type="spellEnd"/>
      <w:r w:rsidRPr="00B974EB">
        <w:rPr>
          <w:rFonts w:hint="eastAsia"/>
          <w:lang w:val="en-US"/>
        </w:rPr>
        <w:t xml:space="preserve"> UK &amp; Ireland. Purchased in 25 kg bags), ethylene glycol </w:t>
      </w:r>
      <w:proofErr w:type="spellStart"/>
      <w:r w:rsidRPr="00B974EB">
        <w:rPr>
          <w:rFonts w:hint="eastAsia"/>
          <w:lang w:val="en-US"/>
        </w:rPr>
        <w:t>dimethylacrylate</w:t>
      </w:r>
      <w:proofErr w:type="spellEnd"/>
      <w:r w:rsidRPr="00B974EB">
        <w:rPr>
          <w:rFonts w:hint="eastAsia"/>
          <w:lang w:val="en-US"/>
        </w:rPr>
        <w:t xml:space="preserve"> (EGDMA, 98%, Alfa </w:t>
      </w:r>
      <w:proofErr w:type="spellStart"/>
      <w:r w:rsidRPr="00B974EB">
        <w:rPr>
          <w:rFonts w:hint="eastAsia"/>
          <w:lang w:val="en-US"/>
        </w:rPr>
        <w:t>Aesar</w:t>
      </w:r>
      <w:proofErr w:type="spellEnd"/>
      <w:r w:rsidRPr="00B974EB">
        <w:rPr>
          <w:rFonts w:hint="eastAsia"/>
          <w:lang w:val="en-US"/>
        </w:rPr>
        <w:t xml:space="preserve">), </w:t>
      </w:r>
      <w:r>
        <w:rPr>
          <w:lang w:val="en-US"/>
        </w:rPr>
        <w:t xml:space="preserve">sodium </w:t>
      </w:r>
      <w:proofErr w:type="spellStart"/>
      <w:r>
        <w:rPr>
          <w:lang w:val="en-US"/>
        </w:rPr>
        <w:t>diethyldithiocar</w:t>
      </w:r>
      <w:r w:rsidRPr="00B974EB">
        <w:rPr>
          <w:lang w:val="en-US"/>
        </w:rPr>
        <w:t>bamate</w:t>
      </w:r>
      <w:proofErr w:type="spellEnd"/>
      <w:r w:rsidRPr="00B974EB">
        <w:rPr>
          <w:lang w:val="en-US"/>
        </w:rPr>
        <w:t xml:space="preserve"> </w:t>
      </w:r>
      <w:proofErr w:type="spellStart"/>
      <w:r w:rsidRPr="00B974EB">
        <w:rPr>
          <w:lang w:val="en-US"/>
        </w:rPr>
        <w:t>trihydrate</w:t>
      </w:r>
      <w:proofErr w:type="spellEnd"/>
      <w:r w:rsidRPr="00B974EB">
        <w:rPr>
          <w:lang w:val="en-US"/>
        </w:rPr>
        <w:t xml:space="preserve"> (Alfa </w:t>
      </w:r>
      <w:proofErr w:type="spellStart"/>
      <w:r w:rsidRPr="00B974EB">
        <w:rPr>
          <w:lang w:val="en-US"/>
        </w:rPr>
        <w:t>Aesar</w:t>
      </w:r>
      <w:proofErr w:type="spellEnd"/>
      <w:r w:rsidRPr="00B974EB">
        <w:rPr>
          <w:lang w:val="en-US"/>
        </w:rPr>
        <w:t>)</w:t>
      </w:r>
      <w:r w:rsidR="00C23A6B">
        <w:rPr>
          <w:lang w:val="en-US"/>
        </w:rPr>
        <w:t xml:space="preserve">, </w:t>
      </w:r>
      <w:r w:rsidRPr="00DD7B14">
        <w:rPr>
          <w:lang w:val="en-US"/>
        </w:rPr>
        <w:t>1,</w:t>
      </w:r>
      <w:r w:rsidR="001502C8">
        <w:rPr>
          <w:lang w:val="en-US"/>
        </w:rPr>
        <w:t xml:space="preserve"> </w:t>
      </w:r>
      <w:r w:rsidRPr="00DD7B14">
        <w:rPr>
          <w:lang w:val="en-US"/>
        </w:rPr>
        <w:t>3-diisopropenylbenzene (DIB, 97%,</w:t>
      </w:r>
      <w:r w:rsidR="00C23A6B" w:rsidRPr="00C23A6B">
        <w:rPr>
          <w:lang w:val="en-US"/>
        </w:rPr>
        <w:t xml:space="preserve"> </w:t>
      </w:r>
      <w:r w:rsidR="00251C9E">
        <w:rPr>
          <w:lang w:val="en-US"/>
        </w:rPr>
        <w:t>TCI</w:t>
      </w:r>
      <w:r w:rsidRPr="00DD7B14">
        <w:rPr>
          <w:lang w:val="en-US"/>
        </w:rPr>
        <w:t>)</w:t>
      </w:r>
      <w:r w:rsidR="001D52CA">
        <w:rPr>
          <w:lang w:val="en-US"/>
        </w:rPr>
        <w:t>,</w:t>
      </w:r>
      <w:r w:rsidR="00C23A6B">
        <w:rPr>
          <w:lang w:val="en-US"/>
        </w:rPr>
        <w:t xml:space="preserve"> and methyl methacrylate (MMA, 99%, Sigma Aldrich)</w:t>
      </w:r>
      <w:r>
        <w:rPr>
          <w:lang w:val="en-US"/>
        </w:rPr>
        <w:t xml:space="preserve"> </w:t>
      </w:r>
      <w:r w:rsidRPr="00DD7B14">
        <w:rPr>
          <w:lang w:val="en-US"/>
        </w:rPr>
        <w:t>were commercially available and used as received</w:t>
      </w:r>
      <w:r>
        <w:rPr>
          <w:lang w:val="en-US"/>
        </w:rPr>
        <w:t>.</w:t>
      </w:r>
    </w:p>
    <w:p w14:paraId="2A0B0632" w14:textId="15F44526" w:rsidR="00FC3738" w:rsidRPr="00FC3738" w:rsidRDefault="00FC3738" w:rsidP="00FC3738">
      <w:pPr>
        <w:pStyle w:val="RSCB06Sub-SectionHeading"/>
        <w:rPr>
          <w:lang w:val="en-US"/>
        </w:rPr>
      </w:pPr>
      <w:proofErr w:type="spellStart"/>
      <w:r w:rsidRPr="006E2EC5">
        <w:rPr>
          <w:lang w:val="en-US"/>
        </w:rPr>
        <w:t>Polymerisations</w:t>
      </w:r>
      <w:proofErr w:type="spellEnd"/>
      <w:r w:rsidRPr="006E2EC5">
        <w:rPr>
          <w:lang w:val="en-US"/>
        </w:rPr>
        <w:t xml:space="preserve"> </w:t>
      </w:r>
    </w:p>
    <w:p w14:paraId="0C0CF32C" w14:textId="226C8D3A" w:rsidR="00CF5D8C" w:rsidRPr="00C7082C" w:rsidRDefault="00FC3738" w:rsidP="00A55B38">
      <w:pPr>
        <w:pStyle w:val="RSCB02ArticleText"/>
      </w:pPr>
      <w:r w:rsidRPr="00C7082C">
        <w:t>Reactants</w:t>
      </w:r>
      <w:r w:rsidR="007012A5">
        <w:t xml:space="preserve"> </w:t>
      </w:r>
      <w:bookmarkStart w:id="1" w:name="_Hlk25587005"/>
      <w:r w:rsidR="007012A5">
        <w:t xml:space="preserve">(5 g </w:t>
      </w:r>
      <w:bookmarkStart w:id="2" w:name="_Hlk25156463"/>
      <w:r w:rsidR="007012A5">
        <w:t xml:space="preserve">sulfur, 5 g crosslinker, and </w:t>
      </w:r>
      <w:r w:rsidR="007012A5" w:rsidRPr="007012A5">
        <w:t>the associated amount of</w:t>
      </w:r>
      <w:r w:rsidR="007012A5">
        <w:t xml:space="preserve"> catalyst</w:t>
      </w:r>
      <w:bookmarkEnd w:id="2"/>
      <w:r w:rsidR="007012A5">
        <w:t>)</w:t>
      </w:r>
      <w:bookmarkEnd w:id="1"/>
      <w:r w:rsidR="007012A5" w:rsidRPr="00C7082C">
        <w:t xml:space="preserve"> </w:t>
      </w:r>
      <w:r w:rsidRPr="00C7082C">
        <w:t xml:space="preserve">were </w:t>
      </w:r>
      <w:bookmarkStart w:id="3" w:name="_Hlk25156514"/>
      <w:r w:rsidRPr="00C7082C">
        <w:t xml:space="preserve">mixed in 40 mL volume glass vials by </w:t>
      </w:r>
      <w:r w:rsidR="00315D81" w:rsidRPr="00C7082C">
        <w:t>vortex</w:t>
      </w:r>
      <w:r w:rsidRPr="00C7082C">
        <w:t xml:space="preserve">, </w:t>
      </w:r>
      <w:r w:rsidR="00315D81">
        <w:t>before being</w:t>
      </w:r>
      <w:r w:rsidRPr="00C7082C">
        <w:t xml:space="preserve"> heated at </w:t>
      </w:r>
      <w:r w:rsidR="00315D81">
        <w:t>the</w:t>
      </w:r>
      <w:r w:rsidR="00315D81" w:rsidRPr="00C7082C">
        <w:t xml:space="preserve"> </w:t>
      </w:r>
      <w:r w:rsidR="00315D81">
        <w:t xml:space="preserve">specified </w:t>
      </w:r>
      <w:r w:rsidRPr="00C7082C">
        <w:t xml:space="preserve">temperatures in aluminium blocks and stirred by magnetic stirrer bars for polymerisations. </w:t>
      </w:r>
      <w:bookmarkEnd w:id="3"/>
      <w:r w:rsidRPr="00C7082C">
        <w:t xml:space="preserve">For DIB, heating in the aluminium block was required for a minimum of 12 hours in order to generate fully solid products, which were then further cured in an oven at 110 °C for 12 hours. For EGDMA, the reaction finished in 20 minutes to generate fully solid products, and further curing was conducted in the oven at </w:t>
      </w:r>
      <w:bookmarkStart w:id="4" w:name="_Hlk25156530"/>
      <w:r w:rsidRPr="00C7082C">
        <w:t xml:space="preserve">110 °C </w:t>
      </w:r>
      <w:bookmarkEnd w:id="4"/>
      <w:r w:rsidRPr="00C7082C">
        <w:t>for 12 hours. For MMA, the reaction was conducted at 95 °C for more than 12 hours, and moved into an oven for further curing for 96 hours. Specific conditions and components for different samples are listed in table 1</w:t>
      </w:r>
      <w:r w:rsidR="00F5460B" w:rsidRPr="00C7082C">
        <w:t>.</w:t>
      </w:r>
    </w:p>
    <w:p w14:paraId="7F88CE47" w14:textId="77777777" w:rsidR="00F5460B" w:rsidRPr="00FC3738" w:rsidRDefault="00F5460B" w:rsidP="00F5460B">
      <w:pPr>
        <w:pStyle w:val="RSCB02ArticleText"/>
        <w:rPr>
          <w:lang w:val="en-US"/>
        </w:rPr>
      </w:pPr>
      <w:r>
        <w:rPr>
          <w:lang w:val="en-US"/>
        </w:rPr>
        <w:t xml:space="preserve"> </w:t>
      </w:r>
      <w:r w:rsidRPr="0087500A">
        <w:rPr>
          <w:b/>
          <w:lang w:val="en-US"/>
        </w:rPr>
        <w:t xml:space="preserve">Leaching and </w:t>
      </w:r>
      <w:r>
        <w:rPr>
          <w:b/>
          <w:lang w:val="en-US"/>
        </w:rPr>
        <w:t>r</w:t>
      </w:r>
      <w:r w:rsidRPr="0035772D">
        <w:rPr>
          <w:b/>
          <w:lang w:val="en-US"/>
        </w:rPr>
        <w:t xml:space="preserve">emolding </w:t>
      </w:r>
    </w:p>
    <w:p w14:paraId="3DFFD7FE" w14:textId="1409A5B5" w:rsidR="00F5460B" w:rsidRDefault="003D5558" w:rsidP="00F5460B">
      <w:pPr>
        <w:pStyle w:val="RSCB02ArticleText"/>
        <w:rPr>
          <w:lang w:val="en-US"/>
        </w:rPr>
        <w:sectPr w:rsidR="00F5460B" w:rsidSect="00A06DA2">
          <w:type w:val="continuous"/>
          <w:pgSz w:w="11907" w:h="16840" w:code="9"/>
          <w:pgMar w:top="1009" w:right="851" w:bottom="1758" w:left="851" w:header="851" w:footer="1049" w:gutter="0"/>
          <w:cols w:num="2" w:space="227"/>
          <w:titlePg/>
          <w:docGrid w:linePitch="360"/>
        </w:sectPr>
      </w:pPr>
      <w:r>
        <w:t>Sulfur polymer</w:t>
      </w:r>
      <w:r w:rsidR="00F5460B">
        <w:rPr>
          <w:lang w:val="en-US"/>
        </w:rPr>
        <w:t xml:space="preserve"> SDIBC10T110 was ground into fine powder and</w:t>
      </w:r>
      <w:r w:rsidR="00303D36">
        <w:rPr>
          <w:lang w:val="en-US"/>
        </w:rPr>
        <w:t xml:space="preserve"> washed by water. Supernatant was evaporated after</w:t>
      </w:r>
    </w:p>
    <w:p w14:paraId="67D9A44A" w14:textId="1A9FB81B" w:rsidR="00CF5D8C" w:rsidRDefault="00CF5D8C" w:rsidP="00CF5D8C">
      <w:pPr>
        <w:pStyle w:val="RSCT01TableTitlewithtopbar"/>
      </w:pPr>
      <w:r>
        <w:t xml:space="preserve">Table </w:t>
      </w:r>
      <w:r w:rsidR="00C823F2">
        <w:fldChar w:fldCharType="begin"/>
      </w:r>
      <w:r w:rsidR="00C823F2">
        <w:instrText xml:space="preserve"> SEQ Table \* ARABIC </w:instrText>
      </w:r>
      <w:r w:rsidR="00C823F2">
        <w:fldChar w:fldCharType="separate"/>
      </w:r>
      <w:r w:rsidR="001B6DC3">
        <w:rPr>
          <w:noProof/>
        </w:rPr>
        <w:t>1</w:t>
      </w:r>
      <w:r w:rsidR="00C823F2">
        <w:rPr>
          <w:noProof/>
        </w:rPr>
        <w:fldChar w:fldCharType="end"/>
      </w:r>
      <w:r w:rsidR="00E9097D">
        <w:rPr>
          <w:noProof/>
        </w:rPr>
        <w:t>. Samples trialed with different components and under different conditions.</w:t>
      </w:r>
    </w:p>
    <w:tbl>
      <w:tblPr>
        <w:tblStyle w:val="TableGrid"/>
        <w:tblpPr w:leftFromText="180" w:rightFromText="180" w:vertAnchor="text" w:horzAnchor="margin" w:tblpY="-62"/>
        <w:tblOverlap w:val="never"/>
        <w:tblW w:w="1006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559"/>
        <w:gridCol w:w="1134"/>
        <w:gridCol w:w="1418"/>
        <w:gridCol w:w="3969"/>
      </w:tblGrid>
      <w:tr w:rsidR="00665CC6" w:rsidRPr="00E275B7" w14:paraId="50CA1CD4" w14:textId="77777777" w:rsidTr="00510694">
        <w:trPr>
          <w:cantSplit/>
          <w:trHeight w:val="227"/>
        </w:trPr>
        <w:tc>
          <w:tcPr>
            <w:tcW w:w="1980" w:type="dxa"/>
            <w:tcBorders>
              <w:top w:val="single" w:sz="4" w:space="0" w:color="auto"/>
              <w:bottom w:val="single" w:sz="4" w:space="0" w:color="auto"/>
            </w:tcBorders>
            <w:vAlign w:val="center"/>
          </w:tcPr>
          <w:p w14:paraId="20922524" w14:textId="106FFA28" w:rsidR="00665CC6" w:rsidRPr="00D40BB0" w:rsidRDefault="00665CC6" w:rsidP="00B01A70">
            <w:pPr>
              <w:pStyle w:val="RSCT03TableBody"/>
            </w:pPr>
            <w:bookmarkStart w:id="5" w:name="_Hlk16970998"/>
            <w:r w:rsidRPr="00D40BB0">
              <w:t>Sample name</w:t>
            </w:r>
            <w:r w:rsidR="00E9097D">
              <w:t>*</w:t>
            </w:r>
          </w:p>
        </w:tc>
        <w:tc>
          <w:tcPr>
            <w:tcW w:w="1559" w:type="dxa"/>
            <w:tcBorders>
              <w:top w:val="single" w:sz="4" w:space="0" w:color="auto"/>
              <w:bottom w:val="single" w:sz="4" w:space="0" w:color="auto"/>
            </w:tcBorders>
            <w:vAlign w:val="center"/>
          </w:tcPr>
          <w:p w14:paraId="21A7AAE6" w14:textId="77777777" w:rsidR="00665CC6" w:rsidRPr="00D40BB0" w:rsidRDefault="00665CC6" w:rsidP="00B01A70">
            <w:pPr>
              <w:pStyle w:val="RSCT03TableBody"/>
            </w:pPr>
            <w:r w:rsidRPr="00D40BB0">
              <w:t>Crosslinker /%</w:t>
            </w:r>
          </w:p>
        </w:tc>
        <w:tc>
          <w:tcPr>
            <w:tcW w:w="1134" w:type="dxa"/>
            <w:tcBorders>
              <w:top w:val="single" w:sz="4" w:space="0" w:color="auto"/>
              <w:bottom w:val="single" w:sz="4" w:space="0" w:color="auto"/>
            </w:tcBorders>
            <w:vAlign w:val="center"/>
          </w:tcPr>
          <w:p w14:paraId="385404B5" w14:textId="77777777" w:rsidR="00665CC6" w:rsidRPr="00D40BB0" w:rsidRDefault="00665CC6" w:rsidP="00B01A70">
            <w:pPr>
              <w:pStyle w:val="RSCT03TableBody"/>
            </w:pPr>
            <w:proofErr w:type="spellStart"/>
            <w:r w:rsidRPr="00D40BB0">
              <w:t>NaDTC</w:t>
            </w:r>
            <w:proofErr w:type="spellEnd"/>
            <w:r w:rsidRPr="00D40BB0">
              <w:t xml:space="preserve"> /%</w:t>
            </w:r>
          </w:p>
        </w:tc>
        <w:tc>
          <w:tcPr>
            <w:tcW w:w="1418" w:type="dxa"/>
            <w:tcBorders>
              <w:top w:val="single" w:sz="4" w:space="0" w:color="auto"/>
              <w:bottom w:val="single" w:sz="4" w:space="0" w:color="auto"/>
            </w:tcBorders>
            <w:vAlign w:val="center"/>
          </w:tcPr>
          <w:p w14:paraId="0A4574B7" w14:textId="77777777" w:rsidR="00665CC6" w:rsidRPr="00D40BB0" w:rsidRDefault="00665CC6" w:rsidP="00B01A70">
            <w:pPr>
              <w:pStyle w:val="RSCT03TableBody"/>
            </w:pPr>
            <w:r w:rsidRPr="00D40BB0">
              <w:t>Temperature/°C</w:t>
            </w:r>
          </w:p>
        </w:tc>
        <w:tc>
          <w:tcPr>
            <w:tcW w:w="3969" w:type="dxa"/>
            <w:tcBorders>
              <w:top w:val="single" w:sz="4" w:space="0" w:color="auto"/>
              <w:bottom w:val="single" w:sz="4" w:space="0" w:color="auto"/>
            </w:tcBorders>
            <w:vAlign w:val="center"/>
          </w:tcPr>
          <w:p w14:paraId="259B459B" w14:textId="77777777" w:rsidR="00665CC6" w:rsidRPr="00D40BB0" w:rsidRDefault="00665CC6" w:rsidP="00B01A70">
            <w:pPr>
              <w:pStyle w:val="RSCT03TableBody"/>
            </w:pPr>
            <w:r w:rsidRPr="00D40BB0">
              <w:t>Reacting time and curing time</w:t>
            </w:r>
          </w:p>
        </w:tc>
      </w:tr>
      <w:tr w:rsidR="00665CC6" w:rsidRPr="00E275B7" w14:paraId="0B16D839" w14:textId="77777777" w:rsidTr="00510694">
        <w:trPr>
          <w:cantSplit/>
          <w:trHeight w:val="227"/>
        </w:trPr>
        <w:tc>
          <w:tcPr>
            <w:tcW w:w="1980" w:type="dxa"/>
            <w:tcBorders>
              <w:top w:val="single" w:sz="4" w:space="0" w:color="auto"/>
            </w:tcBorders>
            <w:vAlign w:val="center"/>
          </w:tcPr>
          <w:p w14:paraId="74C0E2D4" w14:textId="77777777" w:rsidR="00665CC6" w:rsidRPr="00D40BB0" w:rsidRDefault="00665CC6" w:rsidP="00B01A70">
            <w:pPr>
              <w:pStyle w:val="RSCT03TableBody"/>
            </w:pPr>
            <w:r w:rsidRPr="00D40BB0">
              <w:t>SEGDMAC1T100</w:t>
            </w:r>
          </w:p>
        </w:tc>
        <w:tc>
          <w:tcPr>
            <w:tcW w:w="1559" w:type="dxa"/>
            <w:tcBorders>
              <w:top w:val="single" w:sz="4" w:space="0" w:color="auto"/>
            </w:tcBorders>
            <w:vAlign w:val="center"/>
          </w:tcPr>
          <w:p w14:paraId="26CADBD9" w14:textId="77777777" w:rsidR="00665CC6" w:rsidRPr="00D40BB0" w:rsidRDefault="00665CC6" w:rsidP="00B01A70">
            <w:pPr>
              <w:pStyle w:val="RSCT03TableBody"/>
            </w:pPr>
            <w:r w:rsidRPr="00D40BB0">
              <w:t>EGDMA 50%</w:t>
            </w:r>
          </w:p>
        </w:tc>
        <w:tc>
          <w:tcPr>
            <w:tcW w:w="1134" w:type="dxa"/>
            <w:tcBorders>
              <w:top w:val="single" w:sz="4" w:space="0" w:color="auto"/>
            </w:tcBorders>
            <w:vAlign w:val="center"/>
          </w:tcPr>
          <w:p w14:paraId="4F60DEFC" w14:textId="77777777" w:rsidR="00665CC6" w:rsidRPr="00D40BB0" w:rsidRDefault="00665CC6" w:rsidP="00B01A70">
            <w:pPr>
              <w:pStyle w:val="RSCT03TableBody"/>
            </w:pPr>
            <w:r w:rsidRPr="00D40BB0">
              <w:t>1</w:t>
            </w:r>
          </w:p>
        </w:tc>
        <w:tc>
          <w:tcPr>
            <w:tcW w:w="1418" w:type="dxa"/>
            <w:tcBorders>
              <w:top w:val="single" w:sz="4" w:space="0" w:color="auto"/>
            </w:tcBorders>
            <w:vAlign w:val="center"/>
          </w:tcPr>
          <w:p w14:paraId="52574A81" w14:textId="77777777" w:rsidR="00665CC6" w:rsidRPr="00D40BB0" w:rsidRDefault="00665CC6" w:rsidP="00B01A70">
            <w:pPr>
              <w:pStyle w:val="RSCT03TableBody"/>
            </w:pPr>
            <w:r w:rsidRPr="00D40BB0">
              <w:t>100</w:t>
            </w:r>
          </w:p>
        </w:tc>
        <w:tc>
          <w:tcPr>
            <w:tcW w:w="3969" w:type="dxa"/>
            <w:tcBorders>
              <w:top w:val="single" w:sz="4" w:space="0" w:color="auto"/>
            </w:tcBorders>
            <w:vAlign w:val="center"/>
          </w:tcPr>
          <w:p w14:paraId="79D21259" w14:textId="0AE9BDEB" w:rsidR="00665CC6" w:rsidRPr="00D40BB0" w:rsidRDefault="00665CC6" w:rsidP="00B01A70">
            <w:pPr>
              <w:pStyle w:val="RSCT03TableBody"/>
            </w:pPr>
            <w:r w:rsidRPr="00D40BB0">
              <w:t>20 min; overnight</w:t>
            </w:r>
            <w:r w:rsidR="002D3B34">
              <w:t xml:space="preserve"> (&gt;12 hours)</w:t>
            </w:r>
          </w:p>
        </w:tc>
      </w:tr>
      <w:tr w:rsidR="00665CC6" w:rsidRPr="00E275B7" w14:paraId="4CABF47B" w14:textId="77777777" w:rsidTr="00510694">
        <w:trPr>
          <w:cantSplit/>
          <w:trHeight w:val="227"/>
        </w:trPr>
        <w:tc>
          <w:tcPr>
            <w:tcW w:w="1980" w:type="dxa"/>
            <w:vAlign w:val="center"/>
          </w:tcPr>
          <w:p w14:paraId="0671A7CD" w14:textId="6E83C703" w:rsidR="00665CC6" w:rsidRPr="00D40BB0" w:rsidRDefault="00665CC6" w:rsidP="00B01A70">
            <w:pPr>
              <w:pStyle w:val="RSCT03TableBody"/>
            </w:pPr>
            <w:bookmarkStart w:id="6" w:name="_Hlk25572215"/>
            <w:r w:rsidRPr="00D40BB0">
              <w:t>SEGDMAC1T110</w:t>
            </w:r>
            <w:r w:rsidR="0007168D">
              <w:t xml:space="preserve"> </w:t>
            </w:r>
            <w:bookmarkEnd w:id="6"/>
          </w:p>
        </w:tc>
        <w:tc>
          <w:tcPr>
            <w:tcW w:w="1559" w:type="dxa"/>
            <w:vAlign w:val="center"/>
          </w:tcPr>
          <w:p w14:paraId="513F1393" w14:textId="77777777" w:rsidR="00665CC6" w:rsidRPr="00D40BB0" w:rsidRDefault="00665CC6" w:rsidP="00B01A70">
            <w:pPr>
              <w:pStyle w:val="RSCT03TableBody"/>
            </w:pPr>
            <w:r w:rsidRPr="00D40BB0">
              <w:t>EGDMA 50%</w:t>
            </w:r>
          </w:p>
        </w:tc>
        <w:tc>
          <w:tcPr>
            <w:tcW w:w="1134" w:type="dxa"/>
            <w:vAlign w:val="center"/>
          </w:tcPr>
          <w:p w14:paraId="7BDEDFC4" w14:textId="77777777" w:rsidR="00665CC6" w:rsidRPr="00D40BB0" w:rsidRDefault="00665CC6" w:rsidP="00B01A70">
            <w:pPr>
              <w:pStyle w:val="RSCT03TableBody"/>
            </w:pPr>
            <w:r w:rsidRPr="00D40BB0">
              <w:t>1</w:t>
            </w:r>
          </w:p>
        </w:tc>
        <w:tc>
          <w:tcPr>
            <w:tcW w:w="1418" w:type="dxa"/>
            <w:vAlign w:val="center"/>
          </w:tcPr>
          <w:p w14:paraId="303B5B97" w14:textId="77777777" w:rsidR="00665CC6" w:rsidRPr="00D40BB0" w:rsidRDefault="00665CC6" w:rsidP="00B01A70">
            <w:pPr>
              <w:pStyle w:val="RSCT03TableBody"/>
            </w:pPr>
            <w:r w:rsidRPr="00D40BB0">
              <w:t>110</w:t>
            </w:r>
          </w:p>
        </w:tc>
        <w:tc>
          <w:tcPr>
            <w:tcW w:w="3969" w:type="dxa"/>
            <w:vAlign w:val="center"/>
          </w:tcPr>
          <w:p w14:paraId="70356D38" w14:textId="06CB4976" w:rsidR="00665CC6" w:rsidRPr="00D40BB0" w:rsidRDefault="00665CC6" w:rsidP="00B01A70">
            <w:pPr>
              <w:pStyle w:val="RSCT03TableBody"/>
            </w:pPr>
            <w:r w:rsidRPr="00D40BB0">
              <w:t>10</w:t>
            </w:r>
            <w:r w:rsidRPr="00D40BB0">
              <w:rPr>
                <w:rFonts w:hint="eastAsia"/>
              </w:rPr>
              <w:t xml:space="preserve"> </w:t>
            </w:r>
            <w:r w:rsidRPr="00D40BB0">
              <w:t>min; overnight</w:t>
            </w:r>
            <w:r w:rsidR="002D3B34">
              <w:t xml:space="preserve"> (&gt;12 hours)</w:t>
            </w:r>
          </w:p>
        </w:tc>
      </w:tr>
      <w:tr w:rsidR="00665CC6" w:rsidRPr="00E275B7" w14:paraId="1AF2DE73" w14:textId="77777777" w:rsidTr="00510694">
        <w:trPr>
          <w:cantSplit/>
          <w:trHeight w:val="227"/>
        </w:trPr>
        <w:tc>
          <w:tcPr>
            <w:tcW w:w="1980" w:type="dxa"/>
            <w:vAlign w:val="center"/>
          </w:tcPr>
          <w:p w14:paraId="7BCEE554" w14:textId="4C1245D9" w:rsidR="00665CC6" w:rsidRPr="00D40BB0" w:rsidRDefault="0014757A" w:rsidP="00B01A70">
            <w:pPr>
              <w:pStyle w:val="RSCT03TableBody"/>
            </w:pPr>
            <w:r>
              <w:t>SDIB3</w:t>
            </w:r>
            <w:r w:rsidR="00665CC6" w:rsidRPr="00D40BB0">
              <w:t>0</w:t>
            </w:r>
            <w:r>
              <w:t>C</w:t>
            </w:r>
            <w:r w:rsidR="00665CC6" w:rsidRPr="00D40BB0">
              <w:t>1T110</w:t>
            </w:r>
          </w:p>
        </w:tc>
        <w:tc>
          <w:tcPr>
            <w:tcW w:w="1559" w:type="dxa"/>
            <w:vAlign w:val="center"/>
          </w:tcPr>
          <w:p w14:paraId="4B40AEC4" w14:textId="77777777" w:rsidR="00665CC6" w:rsidRPr="00D40BB0" w:rsidRDefault="00665CC6" w:rsidP="00B01A70">
            <w:pPr>
              <w:pStyle w:val="RSCT03TableBody"/>
            </w:pPr>
            <w:r w:rsidRPr="00D40BB0">
              <w:t>DIB 30%</w:t>
            </w:r>
          </w:p>
        </w:tc>
        <w:tc>
          <w:tcPr>
            <w:tcW w:w="1134" w:type="dxa"/>
            <w:vAlign w:val="center"/>
          </w:tcPr>
          <w:p w14:paraId="0B7D7ABC" w14:textId="77777777" w:rsidR="00665CC6" w:rsidRPr="00D40BB0" w:rsidRDefault="00665CC6" w:rsidP="00B01A70">
            <w:pPr>
              <w:pStyle w:val="RSCT03TableBody"/>
            </w:pPr>
            <w:r w:rsidRPr="00D40BB0">
              <w:t>1</w:t>
            </w:r>
          </w:p>
        </w:tc>
        <w:tc>
          <w:tcPr>
            <w:tcW w:w="1418" w:type="dxa"/>
            <w:vAlign w:val="center"/>
          </w:tcPr>
          <w:p w14:paraId="67DA367E" w14:textId="77777777" w:rsidR="00665CC6" w:rsidRPr="00D40BB0" w:rsidRDefault="00665CC6" w:rsidP="00B01A70">
            <w:pPr>
              <w:pStyle w:val="RSCT03TableBody"/>
            </w:pPr>
            <w:r w:rsidRPr="00D40BB0">
              <w:t>110</w:t>
            </w:r>
          </w:p>
        </w:tc>
        <w:tc>
          <w:tcPr>
            <w:tcW w:w="3969" w:type="dxa"/>
            <w:vAlign w:val="center"/>
          </w:tcPr>
          <w:p w14:paraId="39696274" w14:textId="3BEF7812" w:rsidR="00665CC6" w:rsidRPr="00D40BB0" w:rsidRDefault="008A1D2D" w:rsidP="00B01A70">
            <w:pPr>
              <w:pStyle w:val="RSCT03TableBody"/>
            </w:pPr>
            <w:r>
              <w:t>Incomplete reaction of sulfur</w:t>
            </w:r>
          </w:p>
        </w:tc>
      </w:tr>
      <w:tr w:rsidR="00665CC6" w:rsidRPr="00E275B7" w14:paraId="27478BC4" w14:textId="77777777" w:rsidTr="00510694">
        <w:trPr>
          <w:cantSplit/>
          <w:trHeight w:val="227"/>
        </w:trPr>
        <w:tc>
          <w:tcPr>
            <w:tcW w:w="1980" w:type="dxa"/>
            <w:vAlign w:val="center"/>
          </w:tcPr>
          <w:p w14:paraId="724CA13D" w14:textId="77777777" w:rsidR="00665CC6" w:rsidRPr="00D40BB0" w:rsidRDefault="00665CC6" w:rsidP="00B01A70">
            <w:pPr>
              <w:pStyle w:val="RSCT03TableBody"/>
            </w:pPr>
            <w:r w:rsidRPr="00D40BB0">
              <w:t>SDIBC1T110</w:t>
            </w:r>
          </w:p>
        </w:tc>
        <w:tc>
          <w:tcPr>
            <w:tcW w:w="1559" w:type="dxa"/>
            <w:vAlign w:val="center"/>
          </w:tcPr>
          <w:p w14:paraId="00D29B99" w14:textId="77777777" w:rsidR="00665CC6" w:rsidRPr="00D40BB0" w:rsidRDefault="00665CC6" w:rsidP="00B01A70">
            <w:pPr>
              <w:pStyle w:val="RSCT03TableBody"/>
            </w:pPr>
            <w:r w:rsidRPr="00D40BB0">
              <w:t>DIB 50%</w:t>
            </w:r>
          </w:p>
        </w:tc>
        <w:tc>
          <w:tcPr>
            <w:tcW w:w="1134" w:type="dxa"/>
            <w:vAlign w:val="center"/>
          </w:tcPr>
          <w:p w14:paraId="2AA7E891" w14:textId="77777777" w:rsidR="00665CC6" w:rsidRPr="00D40BB0" w:rsidRDefault="00665CC6" w:rsidP="00B01A70">
            <w:pPr>
              <w:pStyle w:val="RSCT03TableBody"/>
            </w:pPr>
            <w:r w:rsidRPr="00D40BB0">
              <w:t>1</w:t>
            </w:r>
          </w:p>
        </w:tc>
        <w:tc>
          <w:tcPr>
            <w:tcW w:w="1418" w:type="dxa"/>
            <w:vAlign w:val="center"/>
          </w:tcPr>
          <w:p w14:paraId="0691CE0F" w14:textId="77777777" w:rsidR="00665CC6" w:rsidRPr="00D40BB0" w:rsidRDefault="00665CC6" w:rsidP="00B01A70">
            <w:pPr>
              <w:pStyle w:val="RSCT03TableBody"/>
            </w:pPr>
            <w:r w:rsidRPr="00D40BB0">
              <w:t>110</w:t>
            </w:r>
          </w:p>
        </w:tc>
        <w:tc>
          <w:tcPr>
            <w:tcW w:w="3969" w:type="dxa"/>
            <w:vAlign w:val="center"/>
          </w:tcPr>
          <w:p w14:paraId="229ACA17" w14:textId="36300184" w:rsidR="00665CC6" w:rsidRPr="00D40BB0" w:rsidRDefault="00665CC6" w:rsidP="00B01A70">
            <w:pPr>
              <w:pStyle w:val="RSCT03TableBody"/>
            </w:pPr>
            <w:r w:rsidRPr="00D40BB0">
              <w:t>&gt;12 hours, &lt;24 hours; overnight</w:t>
            </w:r>
            <w:r w:rsidR="002D3B34">
              <w:t xml:space="preserve"> (&gt;12 hours)</w:t>
            </w:r>
          </w:p>
        </w:tc>
      </w:tr>
      <w:tr w:rsidR="00665CC6" w:rsidRPr="00E275B7" w14:paraId="6D3CEC41" w14:textId="77777777" w:rsidTr="00510694">
        <w:trPr>
          <w:cantSplit/>
          <w:trHeight w:val="227"/>
        </w:trPr>
        <w:tc>
          <w:tcPr>
            <w:tcW w:w="1980" w:type="dxa"/>
            <w:vAlign w:val="center"/>
          </w:tcPr>
          <w:p w14:paraId="7EC9B142" w14:textId="77777777" w:rsidR="00665CC6" w:rsidRPr="00D40BB0" w:rsidRDefault="00665CC6" w:rsidP="00B01A70">
            <w:pPr>
              <w:pStyle w:val="RSCT03TableBody"/>
            </w:pPr>
            <w:r w:rsidRPr="00D40BB0">
              <w:t>SDIBC5T110</w:t>
            </w:r>
          </w:p>
        </w:tc>
        <w:tc>
          <w:tcPr>
            <w:tcW w:w="1559" w:type="dxa"/>
            <w:vAlign w:val="center"/>
          </w:tcPr>
          <w:p w14:paraId="1AA22B60" w14:textId="77777777" w:rsidR="00665CC6" w:rsidRPr="00D40BB0" w:rsidRDefault="00665CC6" w:rsidP="00B01A70">
            <w:pPr>
              <w:pStyle w:val="RSCT03TableBody"/>
            </w:pPr>
            <w:r w:rsidRPr="00D40BB0">
              <w:t>DIB 50%</w:t>
            </w:r>
          </w:p>
        </w:tc>
        <w:tc>
          <w:tcPr>
            <w:tcW w:w="1134" w:type="dxa"/>
            <w:vAlign w:val="center"/>
          </w:tcPr>
          <w:p w14:paraId="5A66BD71" w14:textId="77777777" w:rsidR="00665CC6" w:rsidRPr="00D40BB0" w:rsidRDefault="00665CC6" w:rsidP="00B01A70">
            <w:pPr>
              <w:pStyle w:val="RSCT03TableBody"/>
            </w:pPr>
            <w:r w:rsidRPr="00D40BB0">
              <w:t>5</w:t>
            </w:r>
          </w:p>
        </w:tc>
        <w:tc>
          <w:tcPr>
            <w:tcW w:w="1418" w:type="dxa"/>
            <w:vAlign w:val="center"/>
          </w:tcPr>
          <w:p w14:paraId="327E8167" w14:textId="77777777" w:rsidR="00665CC6" w:rsidRPr="00D40BB0" w:rsidRDefault="00665CC6" w:rsidP="00B01A70">
            <w:pPr>
              <w:pStyle w:val="RSCT03TableBody"/>
            </w:pPr>
            <w:r w:rsidRPr="00D40BB0">
              <w:t>110</w:t>
            </w:r>
          </w:p>
        </w:tc>
        <w:tc>
          <w:tcPr>
            <w:tcW w:w="3969" w:type="dxa"/>
            <w:vAlign w:val="center"/>
          </w:tcPr>
          <w:p w14:paraId="3A370EBB" w14:textId="384ADA68" w:rsidR="00665CC6" w:rsidRPr="00D40BB0" w:rsidRDefault="00665CC6" w:rsidP="00B01A70">
            <w:pPr>
              <w:pStyle w:val="RSCT03TableBody"/>
            </w:pPr>
            <w:r w:rsidRPr="00D40BB0">
              <w:t>&gt;12 hours, &lt;24 hours; overnight</w:t>
            </w:r>
            <w:r w:rsidR="002D3B34">
              <w:t xml:space="preserve"> (&gt;12 hours)</w:t>
            </w:r>
          </w:p>
        </w:tc>
      </w:tr>
      <w:tr w:rsidR="00665CC6" w:rsidRPr="00E275B7" w14:paraId="4DAB6C55" w14:textId="77777777" w:rsidTr="00510694">
        <w:trPr>
          <w:cantSplit/>
          <w:trHeight w:val="227"/>
        </w:trPr>
        <w:tc>
          <w:tcPr>
            <w:tcW w:w="1980" w:type="dxa"/>
            <w:vAlign w:val="center"/>
          </w:tcPr>
          <w:p w14:paraId="55406F06" w14:textId="77777777" w:rsidR="00665CC6" w:rsidRPr="00D40BB0" w:rsidRDefault="00665CC6" w:rsidP="00B01A70">
            <w:pPr>
              <w:pStyle w:val="RSCT03TableBody"/>
            </w:pPr>
            <w:r w:rsidRPr="00D40BB0">
              <w:t>SDIBC10T110</w:t>
            </w:r>
          </w:p>
        </w:tc>
        <w:tc>
          <w:tcPr>
            <w:tcW w:w="1559" w:type="dxa"/>
            <w:vAlign w:val="center"/>
          </w:tcPr>
          <w:p w14:paraId="23F02B4C" w14:textId="77777777" w:rsidR="00665CC6" w:rsidRPr="00D40BB0" w:rsidRDefault="00665CC6" w:rsidP="00B01A70">
            <w:pPr>
              <w:pStyle w:val="RSCT03TableBody"/>
            </w:pPr>
            <w:r w:rsidRPr="00D40BB0">
              <w:t>DIB 50%</w:t>
            </w:r>
          </w:p>
        </w:tc>
        <w:tc>
          <w:tcPr>
            <w:tcW w:w="1134" w:type="dxa"/>
            <w:vAlign w:val="center"/>
          </w:tcPr>
          <w:p w14:paraId="4FB9CE96" w14:textId="77777777" w:rsidR="00665CC6" w:rsidRPr="00D40BB0" w:rsidRDefault="00665CC6" w:rsidP="00B01A70">
            <w:pPr>
              <w:pStyle w:val="RSCT03TableBody"/>
            </w:pPr>
            <w:r w:rsidRPr="00D40BB0">
              <w:t>10</w:t>
            </w:r>
          </w:p>
        </w:tc>
        <w:tc>
          <w:tcPr>
            <w:tcW w:w="1418" w:type="dxa"/>
            <w:vAlign w:val="center"/>
          </w:tcPr>
          <w:p w14:paraId="26373160" w14:textId="77777777" w:rsidR="00665CC6" w:rsidRPr="00D40BB0" w:rsidRDefault="00665CC6" w:rsidP="00B01A70">
            <w:pPr>
              <w:pStyle w:val="RSCT03TableBody"/>
            </w:pPr>
            <w:r w:rsidRPr="00D40BB0">
              <w:t>110</w:t>
            </w:r>
          </w:p>
        </w:tc>
        <w:tc>
          <w:tcPr>
            <w:tcW w:w="3969" w:type="dxa"/>
            <w:vAlign w:val="center"/>
          </w:tcPr>
          <w:p w14:paraId="2E6E0465" w14:textId="41A1ED2B" w:rsidR="00665CC6" w:rsidRPr="00D40BB0" w:rsidRDefault="00AE7B02" w:rsidP="00B01A70">
            <w:pPr>
              <w:pStyle w:val="RSCT03TableBody"/>
            </w:pPr>
            <w:r>
              <w:t>12</w:t>
            </w:r>
            <w:r w:rsidRPr="00D40BB0">
              <w:t xml:space="preserve"> </w:t>
            </w:r>
            <w:r w:rsidR="00665CC6" w:rsidRPr="00D40BB0">
              <w:t>hours; overnight</w:t>
            </w:r>
            <w:r w:rsidR="002D3B34">
              <w:t xml:space="preserve"> (&gt;12 hours)</w:t>
            </w:r>
          </w:p>
        </w:tc>
      </w:tr>
      <w:tr w:rsidR="00665CC6" w:rsidRPr="00E275B7" w14:paraId="771D7CE0" w14:textId="77777777" w:rsidTr="00510694">
        <w:trPr>
          <w:cantSplit/>
          <w:trHeight w:val="227"/>
        </w:trPr>
        <w:tc>
          <w:tcPr>
            <w:tcW w:w="1980" w:type="dxa"/>
            <w:vAlign w:val="center"/>
          </w:tcPr>
          <w:p w14:paraId="4467EA52" w14:textId="77777777" w:rsidR="00665CC6" w:rsidRPr="00D40BB0" w:rsidRDefault="00665CC6" w:rsidP="00B01A70">
            <w:pPr>
              <w:pStyle w:val="RSCT03TableBody"/>
            </w:pPr>
            <w:r w:rsidRPr="00D40BB0">
              <w:t>SDIBC0T180</w:t>
            </w:r>
          </w:p>
        </w:tc>
        <w:tc>
          <w:tcPr>
            <w:tcW w:w="1559" w:type="dxa"/>
            <w:vAlign w:val="center"/>
          </w:tcPr>
          <w:p w14:paraId="619525C7" w14:textId="77777777" w:rsidR="00665CC6" w:rsidRPr="00D40BB0" w:rsidRDefault="00665CC6" w:rsidP="00B01A70">
            <w:pPr>
              <w:pStyle w:val="RSCT03TableBody"/>
            </w:pPr>
            <w:r w:rsidRPr="00D40BB0">
              <w:t>DIB 50%</w:t>
            </w:r>
          </w:p>
        </w:tc>
        <w:tc>
          <w:tcPr>
            <w:tcW w:w="1134" w:type="dxa"/>
            <w:vAlign w:val="center"/>
          </w:tcPr>
          <w:p w14:paraId="31D722E7" w14:textId="6215E580" w:rsidR="00665CC6" w:rsidRPr="00D40BB0" w:rsidRDefault="00315D81" w:rsidP="00B01A70">
            <w:pPr>
              <w:pStyle w:val="RSCT03TableBody"/>
            </w:pPr>
            <w:r>
              <w:t>0</w:t>
            </w:r>
          </w:p>
        </w:tc>
        <w:tc>
          <w:tcPr>
            <w:tcW w:w="1418" w:type="dxa"/>
            <w:vAlign w:val="center"/>
          </w:tcPr>
          <w:p w14:paraId="2562C911" w14:textId="77777777" w:rsidR="00665CC6" w:rsidRPr="00D40BB0" w:rsidRDefault="00665CC6" w:rsidP="00B01A70">
            <w:pPr>
              <w:pStyle w:val="RSCT03TableBody"/>
            </w:pPr>
            <w:r w:rsidRPr="00D40BB0">
              <w:t>180</w:t>
            </w:r>
          </w:p>
        </w:tc>
        <w:tc>
          <w:tcPr>
            <w:tcW w:w="3969" w:type="dxa"/>
            <w:vAlign w:val="center"/>
          </w:tcPr>
          <w:p w14:paraId="59C86026" w14:textId="77777777" w:rsidR="00665CC6" w:rsidRPr="00D40BB0" w:rsidRDefault="00665CC6" w:rsidP="00B01A70">
            <w:pPr>
              <w:pStyle w:val="RSCT03TableBody"/>
            </w:pPr>
            <w:r w:rsidRPr="00D40BB0">
              <w:t>10min;</w:t>
            </w:r>
            <w:r>
              <w:rPr>
                <w:rFonts w:eastAsiaTheme="minorEastAsia" w:hint="eastAsia"/>
                <w:lang w:eastAsia="zh-CN"/>
              </w:rPr>
              <w:t xml:space="preserve"> </w:t>
            </w:r>
            <w:r w:rsidRPr="00D40BB0">
              <w:t>no curing</w:t>
            </w:r>
          </w:p>
        </w:tc>
      </w:tr>
      <w:tr w:rsidR="00665CC6" w:rsidRPr="00E275B7" w14:paraId="32863EE3" w14:textId="77777777" w:rsidTr="00510694">
        <w:trPr>
          <w:cantSplit/>
          <w:trHeight w:val="227"/>
        </w:trPr>
        <w:tc>
          <w:tcPr>
            <w:tcW w:w="1980" w:type="dxa"/>
            <w:vAlign w:val="center"/>
          </w:tcPr>
          <w:p w14:paraId="414C8CDE" w14:textId="77777777" w:rsidR="00665CC6" w:rsidRPr="00D40BB0" w:rsidRDefault="00665CC6" w:rsidP="00B01A70">
            <w:pPr>
              <w:pStyle w:val="RSCT03TableBody"/>
            </w:pPr>
            <w:r w:rsidRPr="00D40BB0">
              <w:t>SMMAC10T95</w:t>
            </w:r>
          </w:p>
        </w:tc>
        <w:tc>
          <w:tcPr>
            <w:tcW w:w="1559" w:type="dxa"/>
            <w:vAlign w:val="center"/>
          </w:tcPr>
          <w:p w14:paraId="30C50547" w14:textId="77777777" w:rsidR="00665CC6" w:rsidRPr="00D40BB0" w:rsidRDefault="00665CC6" w:rsidP="00B01A70">
            <w:pPr>
              <w:pStyle w:val="RSCT03TableBody"/>
            </w:pPr>
            <w:r w:rsidRPr="00D40BB0">
              <w:t>MMA 50%</w:t>
            </w:r>
          </w:p>
        </w:tc>
        <w:tc>
          <w:tcPr>
            <w:tcW w:w="1134" w:type="dxa"/>
            <w:vAlign w:val="center"/>
          </w:tcPr>
          <w:p w14:paraId="11684C76" w14:textId="77777777" w:rsidR="00665CC6" w:rsidRPr="00D40BB0" w:rsidRDefault="00665CC6" w:rsidP="00B01A70">
            <w:pPr>
              <w:pStyle w:val="RSCT03TableBody"/>
            </w:pPr>
            <w:r w:rsidRPr="00D40BB0">
              <w:t>10</w:t>
            </w:r>
          </w:p>
        </w:tc>
        <w:tc>
          <w:tcPr>
            <w:tcW w:w="1418" w:type="dxa"/>
            <w:vAlign w:val="center"/>
          </w:tcPr>
          <w:p w14:paraId="694A1246" w14:textId="77777777" w:rsidR="00665CC6" w:rsidRPr="00D40BB0" w:rsidRDefault="00665CC6" w:rsidP="00B01A70">
            <w:pPr>
              <w:pStyle w:val="RSCT03TableBody"/>
            </w:pPr>
            <w:r w:rsidRPr="00D40BB0">
              <w:t>95</w:t>
            </w:r>
          </w:p>
        </w:tc>
        <w:tc>
          <w:tcPr>
            <w:tcW w:w="3969" w:type="dxa"/>
            <w:vAlign w:val="center"/>
          </w:tcPr>
          <w:p w14:paraId="59ABE53D" w14:textId="5576A59A" w:rsidR="00665CC6" w:rsidRPr="00D40BB0" w:rsidRDefault="00665CC6" w:rsidP="00B01A70">
            <w:pPr>
              <w:pStyle w:val="RSCT03TableBody"/>
            </w:pPr>
            <w:r w:rsidRPr="00D40BB0">
              <w:t xml:space="preserve">&gt;12 hours, &lt;24 hours; 96 </w:t>
            </w:r>
            <w:r w:rsidRPr="00D40BB0">
              <w:rPr>
                <w:rFonts w:hint="eastAsia"/>
              </w:rPr>
              <w:t>hour</w:t>
            </w:r>
            <w:r w:rsidRPr="00D40BB0">
              <w:t>s (curing temperature</w:t>
            </w:r>
            <w:r w:rsidR="005E2C65">
              <w:t xml:space="preserve"> </w:t>
            </w:r>
            <w:r w:rsidR="00B01A70" w:rsidRPr="00D40BB0">
              <w:t>raised from 95 °C to 110 °C gradually)</w:t>
            </w:r>
          </w:p>
        </w:tc>
      </w:tr>
      <w:tr w:rsidR="006A5FDC" w:rsidRPr="00E275B7" w14:paraId="6350A3DC" w14:textId="77777777" w:rsidTr="00510694">
        <w:trPr>
          <w:cantSplit/>
          <w:trHeight w:val="227"/>
        </w:trPr>
        <w:tc>
          <w:tcPr>
            <w:tcW w:w="1980" w:type="dxa"/>
            <w:vAlign w:val="center"/>
          </w:tcPr>
          <w:p w14:paraId="1977AE85" w14:textId="20A23461" w:rsidR="006A5FDC" w:rsidRPr="00D40BB0" w:rsidRDefault="006A5FDC" w:rsidP="009A1BC2">
            <w:pPr>
              <w:pStyle w:val="RSCT03TableBody"/>
            </w:pPr>
            <w:r w:rsidRPr="00D40BB0">
              <w:t>S</w:t>
            </w:r>
            <w:r>
              <w:t>EGDMA</w:t>
            </w:r>
            <w:r w:rsidRPr="00D40BB0">
              <w:t>C0T110</w:t>
            </w:r>
          </w:p>
        </w:tc>
        <w:tc>
          <w:tcPr>
            <w:tcW w:w="1559" w:type="dxa"/>
            <w:vAlign w:val="center"/>
          </w:tcPr>
          <w:p w14:paraId="1F6EE68E" w14:textId="3B6CCD97" w:rsidR="006A5FDC" w:rsidRPr="00D40BB0" w:rsidRDefault="006A5FDC" w:rsidP="006A5FDC">
            <w:pPr>
              <w:pStyle w:val="RSCT03TableBody"/>
            </w:pPr>
            <w:r w:rsidRPr="00D40BB0">
              <w:t>EGDMA 50%</w:t>
            </w:r>
          </w:p>
        </w:tc>
        <w:tc>
          <w:tcPr>
            <w:tcW w:w="1134" w:type="dxa"/>
            <w:vAlign w:val="center"/>
          </w:tcPr>
          <w:p w14:paraId="7C8F9EF0" w14:textId="20493B99" w:rsidR="006A5FDC" w:rsidRPr="00D40BB0" w:rsidRDefault="00315D81" w:rsidP="006A5FDC">
            <w:pPr>
              <w:pStyle w:val="RSCT03TableBody"/>
            </w:pPr>
            <w:r>
              <w:t>0</w:t>
            </w:r>
          </w:p>
        </w:tc>
        <w:tc>
          <w:tcPr>
            <w:tcW w:w="1418" w:type="dxa"/>
            <w:vAlign w:val="center"/>
          </w:tcPr>
          <w:p w14:paraId="2CD156B9" w14:textId="3AC665FD" w:rsidR="006A5FDC" w:rsidRPr="00D40BB0" w:rsidRDefault="006A5FDC" w:rsidP="006A5FDC">
            <w:pPr>
              <w:pStyle w:val="RSCT03TableBody"/>
            </w:pPr>
            <w:r w:rsidRPr="00D40BB0">
              <w:t>110</w:t>
            </w:r>
          </w:p>
        </w:tc>
        <w:tc>
          <w:tcPr>
            <w:tcW w:w="3969" w:type="dxa"/>
            <w:vAlign w:val="center"/>
          </w:tcPr>
          <w:p w14:paraId="75F8C2A8" w14:textId="41031B33" w:rsidR="006A5FDC" w:rsidRPr="00D40BB0" w:rsidRDefault="008A1D2D" w:rsidP="006A5FDC">
            <w:pPr>
              <w:pStyle w:val="RSCT03TableBody"/>
            </w:pPr>
            <w:r>
              <w:t>No reaction</w:t>
            </w:r>
          </w:p>
        </w:tc>
      </w:tr>
      <w:tr w:rsidR="006A5FDC" w:rsidRPr="00E275B7" w14:paraId="1F4D32EA" w14:textId="77777777" w:rsidTr="00510694">
        <w:trPr>
          <w:cantSplit/>
          <w:trHeight w:val="227"/>
        </w:trPr>
        <w:tc>
          <w:tcPr>
            <w:tcW w:w="1980" w:type="dxa"/>
            <w:vAlign w:val="center"/>
          </w:tcPr>
          <w:p w14:paraId="53460D81" w14:textId="75F1AA69" w:rsidR="006A5FDC" w:rsidRPr="00D40BB0" w:rsidRDefault="006A5FDC" w:rsidP="009A1BC2">
            <w:pPr>
              <w:pStyle w:val="RSCT03TableBody"/>
            </w:pPr>
            <w:r w:rsidRPr="00D40BB0">
              <w:t>SDIBC0T</w:t>
            </w:r>
            <w:r>
              <w:t>11</w:t>
            </w:r>
            <w:r w:rsidRPr="00D40BB0">
              <w:t>0</w:t>
            </w:r>
          </w:p>
        </w:tc>
        <w:tc>
          <w:tcPr>
            <w:tcW w:w="1559" w:type="dxa"/>
            <w:vAlign w:val="center"/>
          </w:tcPr>
          <w:p w14:paraId="4180FBDC" w14:textId="3D7C962B" w:rsidR="006A5FDC" w:rsidRPr="00D40BB0" w:rsidRDefault="006A5FDC" w:rsidP="006A5FDC">
            <w:pPr>
              <w:pStyle w:val="RSCT03TableBody"/>
            </w:pPr>
            <w:r w:rsidRPr="00D40BB0">
              <w:t>DIB 50%</w:t>
            </w:r>
          </w:p>
        </w:tc>
        <w:tc>
          <w:tcPr>
            <w:tcW w:w="1134" w:type="dxa"/>
            <w:vAlign w:val="center"/>
          </w:tcPr>
          <w:p w14:paraId="0C4AF347" w14:textId="34801C7F" w:rsidR="006A5FDC" w:rsidRPr="00D40BB0" w:rsidRDefault="00315D81" w:rsidP="006A5FDC">
            <w:pPr>
              <w:pStyle w:val="RSCT03TableBody"/>
            </w:pPr>
            <w:r>
              <w:t>0</w:t>
            </w:r>
          </w:p>
        </w:tc>
        <w:tc>
          <w:tcPr>
            <w:tcW w:w="1418" w:type="dxa"/>
            <w:vAlign w:val="center"/>
          </w:tcPr>
          <w:p w14:paraId="3263A1CB" w14:textId="35FA8D8D" w:rsidR="006A5FDC" w:rsidRPr="00D40BB0" w:rsidRDefault="006A5FDC" w:rsidP="006A5FDC">
            <w:pPr>
              <w:pStyle w:val="RSCT03TableBody"/>
            </w:pPr>
            <w:r w:rsidRPr="00D40BB0">
              <w:t>110</w:t>
            </w:r>
          </w:p>
        </w:tc>
        <w:tc>
          <w:tcPr>
            <w:tcW w:w="3969" w:type="dxa"/>
            <w:vAlign w:val="center"/>
          </w:tcPr>
          <w:p w14:paraId="3342A8A9" w14:textId="580A392B" w:rsidR="006A5FDC" w:rsidRPr="00D40BB0" w:rsidDel="00B01A70" w:rsidRDefault="006A5FDC" w:rsidP="006A5FDC">
            <w:pPr>
              <w:pStyle w:val="RSCT03TableBody"/>
            </w:pPr>
            <w:r>
              <w:t>&gt;40 hours;</w:t>
            </w:r>
            <w:r w:rsidRPr="00D40BB0">
              <w:t xml:space="preserve"> overnight</w:t>
            </w:r>
            <w:r>
              <w:t xml:space="preserve"> (&gt;12 hours)</w:t>
            </w:r>
          </w:p>
        </w:tc>
      </w:tr>
      <w:tr w:rsidR="006A5FDC" w:rsidRPr="00E275B7" w14:paraId="2E489E23" w14:textId="77777777" w:rsidTr="00510694">
        <w:trPr>
          <w:cantSplit/>
          <w:trHeight w:val="227"/>
        </w:trPr>
        <w:tc>
          <w:tcPr>
            <w:tcW w:w="1980" w:type="dxa"/>
            <w:vAlign w:val="center"/>
          </w:tcPr>
          <w:p w14:paraId="3E6D978F" w14:textId="0AE7CA8E" w:rsidR="006A5FDC" w:rsidRPr="00D40BB0" w:rsidRDefault="006A5FDC" w:rsidP="009A1BC2">
            <w:pPr>
              <w:pStyle w:val="RSCT03TableBody"/>
            </w:pPr>
            <w:r w:rsidRPr="00D40BB0">
              <w:t>SMMAC0T95</w:t>
            </w:r>
          </w:p>
        </w:tc>
        <w:tc>
          <w:tcPr>
            <w:tcW w:w="1559" w:type="dxa"/>
            <w:vAlign w:val="center"/>
          </w:tcPr>
          <w:p w14:paraId="0D5C227E" w14:textId="6F99D4FF" w:rsidR="006A5FDC" w:rsidRPr="00D40BB0" w:rsidRDefault="006A5FDC" w:rsidP="006A5FDC">
            <w:pPr>
              <w:pStyle w:val="RSCT03TableBody"/>
            </w:pPr>
            <w:r w:rsidRPr="00D40BB0">
              <w:t>MMA 50%</w:t>
            </w:r>
          </w:p>
        </w:tc>
        <w:tc>
          <w:tcPr>
            <w:tcW w:w="1134" w:type="dxa"/>
            <w:vAlign w:val="center"/>
          </w:tcPr>
          <w:p w14:paraId="22A3F193" w14:textId="31D20BA7" w:rsidR="006A5FDC" w:rsidRPr="00D40BB0" w:rsidRDefault="00315D81" w:rsidP="006A5FDC">
            <w:pPr>
              <w:pStyle w:val="RSCT03TableBody"/>
            </w:pPr>
            <w:r>
              <w:t>0</w:t>
            </w:r>
          </w:p>
        </w:tc>
        <w:tc>
          <w:tcPr>
            <w:tcW w:w="1418" w:type="dxa"/>
            <w:vAlign w:val="center"/>
          </w:tcPr>
          <w:p w14:paraId="067757EB" w14:textId="1322E65A" w:rsidR="006A5FDC" w:rsidRPr="00D40BB0" w:rsidRDefault="006A5FDC" w:rsidP="006A5FDC">
            <w:pPr>
              <w:pStyle w:val="RSCT03TableBody"/>
            </w:pPr>
            <w:r w:rsidRPr="00D40BB0">
              <w:t>110</w:t>
            </w:r>
          </w:p>
        </w:tc>
        <w:tc>
          <w:tcPr>
            <w:tcW w:w="3969" w:type="dxa"/>
            <w:vAlign w:val="center"/>
          </w:tcPr>
          <w:p w14:paraId="2B7478BC" w14:textId="2F373970" w:rsidR="006A5FDC" w:rsidRPr="00D40BB0" w:rsidDel="00B01A70" w:rsidRDefault="008A1D2D" w:rsidP="006A5FDC">
            <w:pPr>
              <w:pStyle w:val="RSCT03TableBody"/>
            </w:pPr>
            <w:r>
              <w:t>No reaction</w:t>
            </w:r>
          </w:p>
        </w:tc>
      </w:tr>
    </w:tbl>
    <w:bookmarkEnd w:id="5"/>
    <w:p w14:paraId="1C35D96A" w14:textId="00967A92" w:rsidR="00CF5D8C" w:rsidRDefault="00E9097D" w:rsidP="00E9097D">
      <w:pPr>
        <w:pStyle w:val="RSCT05TableFootnotewithoutbottombar"/>
        <w:rPr>
          <w:lang w:val="en-US"/>
        </w:rPr>
        <w:sectPr w:rsidR="00CF5D8C" w:rsidSect="00CF5D8C">
          <w:type w:val="continuous"/>
          <w:pgSz w:w="11907" w:h="16840" w:code="9"/>
          <w:pgMar w:top="1009" w:right="851" w:bottom="1758" w:left="851" w:header="851" w:footer="1049" w:gutter="0"/>
          <w:cols w:space="227"/>
          <w:titlePg/>
          <w:docGrid w:linePitch="360"/>
        </w:sectPr>
      </w:pPr>
      <w:r>
        <w:rPr>
          <w:lang w:val="en-US"/>
        </w:rPr>
        <w:lastRenderedPageBreak/>
        <w:t xml:space="preserve">*Naming system:  </w:t>
      </w:r>
      <w:r w:rsidR="003D5558">
        <w:rPr>
          <w:lang w:val="en-US"/>
        </w:rPr>
        <w:t>sulfur polymers</w:t>
      </w:r>
      <w:r w:rsidR="006C3E6B">
        <w:rPr>
          <w:lang w:val="en-US"/>
        </w:rPr>
        <w:t xml:space="preserve"> are referred to as S–Crosslinker-P-C-n-T-n, where P is the percentage of crosslinkers used in the experiments, if the ratio of sulfur to crosslinker is 1:1, P will be omitted, C-n refers to weight percentage of catalyst, and T-n shows the temperature reactions were conducted.</w:t>
      </w:r>
    </w:p>
    <w:p w14:paraId="19AFC31B" w14:textId="43C6CC62" w:rsidR="00FC3738" w:rsidRPr="00FC3738" w:rsidRDefault="00FC3738" w:rsidP="00F95725">
      <w:pPr>
        <w:pStyle w:val="RSCB02ArticleText"/>
        <w:rPr>
          <w:lang w:val="en-US"/>
        </w:rPr>
      </w:pPr>
      <w:proofErr w:type="gramStart"/>
      <w:r>
        <w:rPr>
          <w:lang w:val="en-US"/>
        </w:rPr>
        <w:t>centrifugation</w:t>
      </w:r>
      <w:proofErr w:type="gramEnd"/>
      <w:r>
        <w:rPr>
          <w:lang w:val="en-US"/>
        </w:rPr>
        <w:t xml:space="preserve"> to </w:t>
      </w:r>
      <w:r w:rsidR="00315D81">
        <w:rPr>
          <w:lang w:val="en-US"/>
        </w:rPr>
        <w:t>recrystallize</w:t>
      </w:r>
      <w:r>
        <w:rPr>
          <w:lang w:val="en-US"/>
        </w:rPr>
        <w:t xml:space="preserve"> </w:t>
      </w:r>
      <w:r w:rsidR="00315D81">
        <w:rPr>
          <w:lang w:val="en-US"/>
        </w:rPr>
        <w:t xml:space="preserve">the </w:t>
      </w:r>
      <w:r>
        <w:rPr>
          <w:lang w:val="en-US"/>
        </w:rPr>
        <w:t>catalyst.</w:t>
      </w:r>
      <w:r>
        <w:rPr>
          <w:rFonts w:hint="eastAsia"/>
          <w:lang w:val="en-US"/>
        </w:rPr>
        <w:t xml:space="preserve"> </w:t>
      </w:r>
      <w:r>
        <w:rPr>
          <w:lang w:val="en-US"/>
        </w:rPr>
        <w:t xml:space="preserve">Residual solid powder was dried and transferred into </w:t>
      </w:r>
      <w:r w:rsidR="00315D81">
        <w:rPr>
          <w:lang w:val="en-US"/>
        </w:rPr>
        <w:t xml:space="preserve">a </w:t>
      </w:r>
      <w:r>
        <w:rPr>
          <w:lang w:val="en-US"/>
        </w:rPr>
        <w:t xml:space="preserve">silicone mold and reheated at 110 </w:t>
      </w:r>
      <w:r w:rsidRPr="00C57F18">
        <w:rPr>
          <w:lang w:val="en-US"/>
        </w:rPr>
        <w:t>°C</w:t>
      </w:r>
      <w:r>
        <w:rPr>
          <w:lang w:val="en-US"/>
        </w:rPr>
        <w:t xml:space="preserve"> in the oven for 48 hours to remold.</w:t>
      </w:r>
    </w:p>
    <w:p w14:paraId="15CFADC8" w14:textId="7EA26902" w:rsidR="00CA685F" w:rsidRPr="00C7082C" w:rsidRDefault="00CA685F" w:rsidP="00CA685F">
      <w:pPr>
        <w:pStyle w:val="RSCB04SectionHeading"/>
      </w:pPr>
      <w:r w:rsidRPr="00C7082C">
        <w:t>Results and discussion</w:t>
      </w:r>
    </w:p>
    <w:p w14:paraId="22B202CA" w14:textId="6E3DA080" w:rsidR="00CA685F" w:rsidRPr="00E244D4" w:rsidRDefault="00FD06F8" w:rsidP="00CA685F">
      <w:pPr>
        <w:pStyle w:val="RSCB02ArticleText"/>
      </w:pPr>
      <w:r w:rsidRPr="00C7082C">
        <w:rPr>
          <w:b/>
          <w:noProof/>
          <w:lang w:eastAsia="en-GB"/>
        </w:rPr>
        <mc:AlternateContent>
          <mc:Choice Requires="wpg">
            <w:drawing>
              <wp:anchor distT="0" distB="0" distL="114300" distR="114300" simplePos="0" relativeHeight="251665408" behindDoc="0" locked="0" layoutInCell="1" allowOverlap="1" wp14:anchorId="557DD0BC" wp14:editId="15F09F58">
                <wp:simplePos x="0" y="0"/>
                <wp:positionH relativeFrom="margin">
                  <wp:align>right</wp:align>
                </wp:positionH>
                <wp:positionV relativeFrom="paragraph">
                  <wp:posOffset>3801716</wp:posOffset>
                </wp:positionV>
                <wp:extent cx="6470650" cy="3987165"/>
                <wp:effectExtent l="0" t="0" r="6350" b="0"/>
                <wp:wrapTopAndBottom/>
                <wp:docPr id="13" name="组合 13"/>
                <wp:cNvGraphicFramePr/>
                <a:graphic xmlns:a="http://schemas.openxmlformats.org/drawingml/2006/main">
                  <a:graphicData uri="http://schemas.microsoft.com/office/word/2010/wordprocessingGroup">
                    <wpg:wgp>
                      <wpg:cNvGrpSpPr/>
                      <wpg:grpSpPr>
                        <a:xfrm>
                          <a:off x="0" y="0"/>
                          <a:ext cx="6470650" cy="3987165"/>
                          <a:chOff x="0" y="0"/>
                          <a:chExt cx="6471223" cy="3892550"/>
                        </a:xfrm>
                      </wpg:grpSpPr>
                      <pic:pic xmlns:pic="http://schemas.openxmlformats.org/drawingml/2006/picture">
                        <pic:nvPicPr>
                          <pic:cNvPr id="10" name="图片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37526" y="0"/>
                            <a:ext cx="6433697" cy="3359150"/>
                          </a:xfrm>
                          <a:prstGeom prst="rect">
                            <a:avLst/>
                          </a:prstGeom>
                          <a:noFill/>
                          <a:ln>
                            <a:noFill/>
                          </a:ln>
                        </pic:spPr>
                      </pic:pic>
                      <wps:wsp>
                        <wps:cNvPr id="12" name="文本框 12"/>
                        <wps:cNvSpPr txBox="1"/>
                        <wps:spPr>
                          <a:xfrm>
                            <a:off x="0" y="3359150"/>
                            <a:ext cx="6470650" cy="533400"/>
                          </a:xfrm>
                          <a:prstGeom prst="rect">
                            <a:avLst/>
                          </a:prstGeom>
                          <a:solidFill>
                            <a:prstClr val="white"/>
                          </a:solidFill>
                          <a:ln>
                            <a:noFill/>
                          </a:ln>
                        </wps:spPr>
                        <wps:txbx>
                          <w:txbxContent>
                            <w:p w14:paraId="2F4FA584" w14:textId="0F251E81" w:rsidR="0038648C" w:rsidRPr="0038648C" w:rsidRDefault="0038648C" w:rsidP="0038648C">
                              <w:pPr>
                                <w:pStyle w:val="RSCI05CaptiontoFigureSchemeChartwithbottombar"/>
                                <w:rPr>
                                  <w:rFonts w:cs="Times New Roman"/>
                                  <w:noProof/>
                                  <w:w w:val="108"/>
                                  <w:sz w:val="18"/>
                                </w:rPr>
                              </w:pPr>
                              <w:r>
                                <w:t xml:space="preserve">Figure </w:t>
                              </w:r>
                              <w:r w:rsidR="00C823F2">
                                <w:fldChar w:fldCharType="begin"/>
                              </w:r>
                              <w:r w:rsidR="00C823F2">
                                <w:instrText xml:space="preserve"> SEQ Figure \* ARABIC </w:instrText>
                              </w:r>
                              <w:r w:rsidR="00C823F2">
                                <w:fldChar w:fldCharType="separate"/>
                              </w:r>
                              <w:r w:rsidR="001B6DC3">
                                <w:rPr>
                                  <w:noProof/>
                                </w:rPr>
                                <w:t>2</w:t>
                              </w:r>
                              <w:r w:rsidR="00C823F2">
                                <w:rPr>
                                  <w:noProof/>
                                </w:rPr>
                                <w:fldChar w:fldCharType="end"/>
                              </w:r>
                              <w:r w:rsidRPr="008858B8">
                                <w:t xml:space="preserve">. (a) FT-IR spectroscopy of </w:t>
                              </w:r>
                              <w:r w:rsidR="003D5558">
                                <w:t>sulfur polymers</w:t>
                              </w:r>
                              <w:r w:rsidRPr="008858B8">
                                <w:t xml:space="preserve"> with different amount catalyst. (b) Offset DSC traces for different percentage </w:t>
                              </w:r>
                              <w:proofErr w:type="spellStart"/>
                              <w:r w:rsidRPr="008858B8">
                                <w:t>Na</w:t>
                              </w:r>
                              <w:r w:rsidR="00813635">
                                <w:t>DTC</w:t>
                              </w:r>
                              <w:proofErr w:type="spellEnd"/>
                              <w:r w:rsidR="00813635">
                                <w:t xml:space="preserve"> of poly(S-DIB). (c) Offset P</w:t>
                              </w:r>
                              <w:r w:rsidRPr="008858B8">
                                <w:t xml:space="preserve">XRD patterns for different percentage </w:t>
                              </w:r>
                              <w:proofErr w:type="spellStart"/>
                              <w:r w:rsidRPr="008858B8">
                                <w:t>Na</w:t>
                              </w:r>
                              <w:r w:rsidR="00813635">
                                <w:t>DTC</w:t>
                              </w:r>
                              <w:proofErr w:type="spellEnd"/>
                              <w:r w:rsidR="00813635">
                                <w:t xml:space="preserve"> of poly(S-DIB). (d) Offset P</w:t>
                              </w:r>
                              <w:r w:rsidRPr="008858B8">
                                <w:t>XRD patterns for SDIBC10T110</w:t>
                              </w:r>
                              <w:r w:rsidRPr="0038648C">
                                <w:t xml:space="preserve"> and corresponding residual solid after leaching, and </w:t>
                              </w:r>
                              <w:proofErr w:type="spellStart"/>
                              <w:r w:rsidRPr="0038648C">
                                <w:t>NaDTC</w:t>
                              </w:r>
                              <w:proofErr w:type="spellEnd"/>
                              <w:r w:rsidRPr="0038648C">
                                <w:t>.</w:t>
                              </w:r>
                              <w:r w:rsidR="00813635">
                                <w:t xml:space="preserve"> (</w:t>
                              </w:r>
                              <w:r w:rsidR="00E47DB2">
                                <w:t>e</w:t>
                              </w:r>
                              <w:r w:rsidR="00813635">
                                <w:t>)</w:t>
                              </w:r>
                              <w:r w:rsidR="00E47DB2">
                                <w:t xml:space="preserve"> </w:t>
                              </w:r>
                              <w:r w:rsidR="00F924C4" w:rsidRPr="008858B8">
                                <w:t xml:space="preserve">Offset DSC traces for different </w:t>
                              </w:r>
                              <w:r w:rsidR="0039778E">
                                <w:t>temperatures</w:t>
                              </w:r>
                              <w:r w:rsidR="00F924C4">
                                <w:t xml:space="preserve"> of poly(S-</w:t>
                              </w:r>
                              <w:r w:rsidR="000211CD">
                                <w:t>EGDMA</w:t>
                              </w:r>
                              <w:r w:rsidR="00F924C4">
                                <w:t>)</w:t>
                              </w:r>
                              <w:r w:rsidR="0039778E">
                                <w:t xml:space="preserve"> with </w:t>
                              </w:r>
                              <w:proofErr w:type="spellStart"/>
                              <w:r w:rsidR="0039778E">
                                <w:t>NaDTC</w:t>
                              </w:r>
                              <w:proofErr w:type="spellEnd"/>
                              <w:r w:rsidR="00F924C4">
                                <w:t>. (f) Offset P</w:t>
                              </w:r>
                              <w:r w:rsidR="00F924C4" w:rsidRPr="008858B8">
                                <w:t xml:space="preserve">XRD patterns for </w:t>
                              </w:r>
                              <w:r w:rsidR="00F924C4">
                                <w:t>poly(S-</w:t>
                              </w:r>
                              <w:r w:rsidR="000211CD">
                                <w:t>EGDMA</w:t>
                              </w:r>
                              <w:r w:rsidR="00F924C4">
                                <w:t xml:space="preserve">) synthesized at different temperatures with </w:t>
                              </w:r>
                              <w:proofErr w:type="spellStart"/>
                              <w:r w:rsidR="00F924C4">
                                <w:t>NaDTC</w:t>
                              </w:r>
                              <w:proofErr w:type="spellEnd"/>
                              <w:r w:rsidR="00F924C4">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7DD0BC" id="组合 13" o:spid="_x0000_s1030" style="position:absolute;left:0;text-align:left;margin-left:458.3pt;margin-top:299.35pt;width:509.5pt;height:313.95pt;z-index:251665408;mso-position-horizontal:right;mso-position-horizontal-relative:margin;mso-width-relative:margin;mso-height-relative:margin" coordsize="64712,38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">
                <v:shape id="图片 10" o:spid="_x0000_s1031" type="#_x0000_t75" style="position:absolute;left:375;width:64337;height:33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">
                  <v:imagedata r:id="rId17" o:title=""/>
                  <v:path arrowok="t"/>
                </v:shape>
                <v:shape id="文本框 12" o:spid="_x0000_s1032" type="#_x0000_t202" style="position:absolute;top:33591;width:64706;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2F4FA584" w14:textId="0F251E81" w:rsidR="0038648C" w:rsidRPr="0038648C" w:rsidRDefault="0038648C" w:rsidP="0038648C">
                        <w:pPr>
                          <w:pStyle w:val="RSCI05CaptiontoFigureSchemeChartwithbottombar"/>
                          <w:rPr>
                            <w:rFonts w:cs="Times New Roman"/>
                            <w:noProof/>
                            <w:w w:val="108"/>
                            <w:sz w:val="18"/>
                          </w:rPr>
                        </w:pPr>
                        <w:r>
                          <w:t xml:space="preserve">Figure </w:t>
                        </w:r>
                        <w:r w:rsidR="00B35AE3">
                          <w:fldChar w:fldCharType="begin"/>
                        </w:r>
                        <w:r w:rsidR="00B35AE3">
                          <w:instrText xml:space="preserve"> SEQ Figure \* ARABIC </w:instrText>
                        </w:r>
                        <w:r w:rsidR="00B35AE3">
                          <w:fldChar w:fldCharType="separate"/>
                        </w:r>
                        <w:r w:rsidR="001B6DC3">
                          <w:rPr>
                            <w:noProof/>
                          </w:rPr>
                          <w:t>2</w:t>
                        </w:r>
                        <w:r w:rsidR="00B35AE3">
                          <w:rPr>
                            <w:noProof/>
                          </w:rPr>
                          <w:fldChar w:fldCharType="end"/>
                        </w:r>
                        <w:r w:rsidRPr="008858B8">
                          <w:t xml:space="preserve">. (a) FT-IR spectroscopy of </w:t>
                        </w:r>
                        <w:r w:rsidR="003D5558">
                          <w:t>sulfur polymers</w:t>
                        </w:r>
                        <w:r w:rsidRPr="008858B8">
                          <w:t xml:space="preserve"> with different amount catalyst. (b) Offset DSC traces for different percentage Na</w:t>
                        </w:r>
                        <w:r w:rsidR="00813635">
                          <w:t>DTC of poly(S-DIB). (c) Offset P</w:t>
                        </w:r>
                        <w:r w:rsidRPr="008858B8">
                          <w:t>XRD patterns for different percentage Na</w:t>
                        </w:r>
                        <w:r w:rsidR="00813635">
                          <w:t>DTC of poly(S-DIB). (d) Offset P</w:t>
                        </w:r>
                        <w:r w:rsidRPr="008858B8">
                          <w:t>XRD patterns for SDIBC10T110</w:t>
                        </w:r>
                        <w:r w:rsidRPr="0038648C">
                          <w:t xml:space="preserve"> and corresponding residual solid after leaching, and NaDTC.</w:t>
                        </w:r>
                        <w:r w:rsidR="00813635">
                          <w:t xml:space="preserve"> (</w:t>
                        </w:r>
                        <w:r w:rsidR="00E47DB2">
                          <w:t>e</w:t>
                        </w:r>
                        <w:r w:rsidR="00813635">
                          <w:t>)</w:t>
                        </w:r>
                        <w:r w:rsidR="00E47DB2">
                          <w:t xml:space="preserve"> </w:t>
                        </w:r>
                        <w:r w:rsidR="00F924C4" w:rsidRPr="008858B8">
                          <w:t xml:space="preserve">Offset DSC traces for different </w:t>
                        </w:r>
                        <w:r w:rsidR="0039778E">
                          <w:t>temperatures</w:t>
                        </w:r>
                        <w:r w:rsidR="00F924C4">
                          <w:t xml:space="preserve"> of poly(S-</w:t>
                        </w:r>
                        <w:r w:rsidR="000211CD">
                          <w:t>EGDMA</w:t>
                        </w:r>
                        <w:r w:rsidR="00F924C4">
                          <w:t>)</w:t>
                        </w:r>
                        <w:r w:rsidR="0039778E">
                          <w:t xml:space="preserve"> with NaDTC</w:t>
                        </w:r>
                        <w:r w:rsidR="00F924C4">
                          <w:t>. (f) Offset P</w:t>
                        </w:r>
                        <w:r w:rsidR="00F924C4" w:rsidRPr="008858B8">
                          <w:t xml:space="preserve">XRD patterns for </w:t>
                        </w:r>
                        <w:r w:rsidR="00F924C4">
                          <w:t>poly(S-</w:t>
                        </w:r>
                        <w:r w:rsidR="000211CD">
                          <w:t>EGDMA</w:t>
                        </w:r>
                        <w:r w:rsidR="00F924C4">
                          <w:t>) synthesized at different temperatures with NaDTC.</w:t>
                        </w:r>
                      </w:p>
                    </w:txbxContent>
                  </v:textbox>
                </v:shape>
                <w10:wrap type="topAndBottom" anchorx="margin"/>
              </v:group>
            </w:pict>
          </mc:Fallback>
        </mc:AlternateContent>
      </w:r>
      <w:r w:rsidR="003D5558">
        <w:t>Sulfur polymers</w:t>
      </w:r>
      <w:r w:rsidR="003D5558" w:rsidRPr="00C7082C">
        <w:t xml:space="preserve"> </w:t>
      </w:r>
      <w:r w:rsidR="00CA685F" w:rsidRPr="00E244D4">
        <w:t xml:space="preserve">Sodium </w:t>
      </w:r>
      <w:proofErr w:type="spellStart"/>
      <w:r w:rsidR="00CA685F" w:rsidRPr="00E244D4">
        <w:t>diethyldithiocarbamate</w:t>
      </w:r>
      <w:proofErr w:type="spellEnd"/>
      <w:r w:rsidR="00CA685F" w:rsidRPr="00E244D4">
        <w:t xml:space="preserve"> </w:t>
      </w:r>
      <w:proofErr w:type="spellStart"/>
      <w:r w:rsidR="00CA685F" w:rsidRPr="00E244D4">
        <w:t>trihydrate</w:t>
      </w:r>
      <w:proofErr w:type="spellEnd"/>
      <w:r w:rsidR="00CA685F" w:rsidRPr="00E244D4">
        <w:t xml:space="preserve"> (</w:t>
      </w:r>
      <w:proofErr w:type="spellStart"/>
      <w:r w:rsidR="00CA685F" w:rsidRPr="00E244D4">
        <w:t>NaDTC</w:t>
      </w:r>
      <w:proofErr w:type="spellEnd"/>
      <w:r w:rsidR="00CA685F" w:rsidRPr="00E244D4">
        <w:t>) has been used as a rubber accelerator in industry,</w:t>
      </w:r>
      <w:r w:rsidR="007C233D">
        <w:fldChar w:fldCharType="begin" w:fldLock="1"/>
      </w:r>
      <w:r w:rsidR="00E001DB">
        <w:instrText>ADDIN CSL_CITATION {"citationItems":[{"id":"ITEM-1","itemData":{"DOI":"10.1007/BF01216666","ISSN":"0026-3672","author":[{"dropping-particle":"","family":"Halls","given":"D J","non-dropping-particle":"","parse-names":false,"suffix":""}],"container-title":"Mikrochimica Acta","id":"ITEM-1","issue":"1","issued":{"date-parts":[["1969","1"]]},"page":"62-77","title":"The properties of dithiocarbamates A Review","type":"article-journal","volume":"57"},"uris":["http://www.mendeley.com/documents/?uuid=c978fb40-dbfc-470c-a181-4159c8b5f9d0"]}],"mendeley":{"formattedCitation":"&lt;sup&gt;31&lt;/sup&gt;","plainTextFormattedCitation":"31","previouslyFormattedCitation":"&lt;sup&gt;31&lt;/sup&gt;"},"properties":{"noteIndex":0},"schema":"https://github.com/citation-style-language/schema/raw/master/csl-citation.json"}</w:instrText>
      </w:r>
      <w:r w:rsidR="007C233D">
        <w:fldChar w:fldCharType="separate"/>
      </w:r>
      <w:r w:rsidR="007C233D" w:rsidRPr="007C233D">
        <w:rPr>
          <w:noProof/>
          <w:vertAlign w:val="superscript"/>
        </w:rPr>
        <w:t>31</w:t>
      </w:r>
      <w:r w:rsidR="007C233D">
        <w:fldChar w:fldCharType="end"/>
      </w:r>
      <w:r w:rsidR="00CA685F" w:rsidRPr="00E244D4">
        <w:t xml:space="preserve"> and this inspired us to apply this chemical into inverse vulcanisations. However, for some reactions, it reacted too quickly and generated inhomogeneous products, or even resulted in auto</w:t>
      </w:r>
      <w:r w:rsidR="0020705A">
        <w:t>-</w:t>
      </w:r>
      <w:r w:rsidR="00CA685F" w:rsidRPr="00E244D4">
        <w:t xml:space="preserve">acceleration from the </w:t>
      </w:r>
      <w:bookmarkStart w:id="7" w:name="_Hlk25132181"/>
      <w:proofErr w:type="spellStart"/>
      <w:r w:rsidR="00CA685F" w:rsidRPr="00E244D4">
        <w:t>Trommsdorff</w:t>
      </w:r>
      <w:proofErr w:type="spellEnd"/>
      <w:r w:rsidR="00CA685F" w:rsidRPr="00E244D4">
        <w:t xml:space="preserve">-Norrish effect </w:t>
      </w:r>
      <w:bookmarkEnd w:id="7"/>
      <w:r w:rsidR="00CA685F" w:rsidRPr="00E244D4">
        <w:t>at the standard heating temperature (higher than 135 °C) of inverse vulcanizations.</w:t>
      </w:r>
      <w:r w:rsidR="00A31117">
        <w:fldChar w:fldCharType="begin" w:fldLock="1"/>
      </w:r>
      <w:r w:rsidR="00C96F36">
        <w:instrText>ADDIN CSL_CITATION {"citationItems":[{"id":"ITEM-1","itemData":{"DOI":"10.1038/s41467-019-08430-8","ISSN":"2041-1723","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1","issue":"1","issued":{"date-parts":[["2019","12","7"]]},"page":"647","title":"Catalytic inverse vulcanization","type":"article-journal","volume":"10"},"uris":["http://www.mendeley.com/documents/?uuid=1728721b-ce56-4e02-b81a-ae77994589d8"]}],"mendeley":{"formattedCitation":"&lt;sup&gt;15&lt;/sup&gt;","plainTextFormattedCitation":"15","previouslyFormattedCitation":"&lt;sup&gt;15&lt;/sup&gt;"},"properties":{"noteIndex":0},"schema":"https://github.com/citation-style-language/schema/raw/master/csl-citation.json"}</w:instrText>
      </w:r>
      <w:r w:rsidR="00A31117">
        <w:fldChar w:fldCharType="separate"/>
      </w:r>
      <w:r w:rsidR="00A31117" w:rsidRPr="00A31117">
        <w:rPr>
          <w:noProof/>
          <w:vertAlign w:val="superscript"/>
        </w:rPr>
        <w:t>15</w:t>
      </w:r>
      <w:r w:rsidR="00A31117">
        <w:fldChar w:fldCharType="end"/>
      </w:r>
      <w:r w:rsidR="00CA685F" w:rsidRPr="00E244D4">
        <w:t xml:space="preserve"> Therefore, this phenomenon encouraged us to trial this chemical to initiate and accelerate inverse vulcanization at low temperature. </w:t>
      </w:r>
      <w:r w:rsidR="007C7BCB">
        <w:t xml:space="preserve">Moreover, </w:t>
      </w:r>
      <w:r w:rsidR="00734F98">
        <w:t>was noticed</w:t>
      </w:r>
      <w:r w:rsidR="007C7BCB">
        <w:t xml:space="preserve"> that the organic ligand of </w:t>
      </w:r>
      <w:proofErr w:type="spellStart"/>
      <w:r w:rsidR="007C7BCB">
        <w:t>NaDTC</w:t>
      </w:r>
      <w:proofErr w:type="spellEnd"/>
      <w:r w:rsidR="007C7BCB">
        <w:t xml:space="preserve"> seemed </w:t>
      </w:r>
      <w:r w:rsidR="00734F98">
        <w:t xml:space="preserve">to </w:t>
      </w:r>
      <w:r w:rsidR="007C7BCB">
        <w:t xml:space="preserve">benefit the miscibility </w:t>
      </w:r>
      <w:r w:rsidR="00734F98">
        <w:rPr>
          <w:lang w:eastAsia="zh-CN"/>
        </w:rPr>
        <w:t>of</w:t>
      </w:r>
      <w:r w:rsidR="00E12239">
        <w:rPr>
          <w:lang w:eastAsia="zh-CN"/>
        </w:rPr>
        <w:t xml:space="preserve"> the system </w:t>
      </w:r>
      <w:r w:rsidR="007C7BCB">
        <w:t>compared with inorganic catalyst</w:t>
      </w:r>
      <w:r w:rsidR="00734F98">
        <w:t>s</w:t>
      </w:r>
      <w:r w:rsidR="007C7BCB">
        <w:t>, such as Na</w:t>
      </w:r>
      <w:r w:rsidR="008C75C0" w:rsidRPr="00CD71DC">
        <w:rPr>
          <w:vertAlign w:val="subscript"/>
        </w:rPr>
        <w:t>2</w:t>
      </w:r>
      <w:r w:rsidR="007C7BCB">
        <w:t xml:space="preserve">S. </w:t>
      </w:r>
      <w:r w:rsidR="00CA685F" w:rsidRPr="00E244D4">
        <w:t xml:space="preserve">Conventionally, inverse vulcanization </w:t>
      </w:r>
      <w:r w:rsidR="008B1B55">
        <w:t>has been</w:t>
      </w:r>
      <w:r w:rsidR="008B1B55" w:rsidRPr="00E244D4">
        <w:t xml:space="preserve"> </w:t>
      </w:r>
      <w:r w:rsidR="00CA685F" w:rsidRPr="00E244D4">
        <w:t xml:space="preserve">performed at a temperature higher than 135 °C to induce cleavage of sulfur rings and generate </w:t>
      </w:r>
      <w:proofErr w:type="spellStart"/>
      <w:r w:rsidR="00CA685F" w:rsidRPr="00E244D4">
        <w:t>disulfur</w:t>
      </w:r>
      <w:proofErr w:type="spellEnd"/>
      <w:r w:rsidR="00CA685F" w:rsidRPr="00E244D4">
        <w:t xml:space="preserve"> radicals. But in the reaction at lower temperature, sulfur rings were possibly opened heterogeneously by nucleophilic activation.</w:t>
      </w:r>
      <w:r w:rsidR="00CA685F" w:rsidRPr="00E244D4">
        <w:rPr>
          <w:vertAlign w:val="superscript"/>
        </w:rPr>
        <w:fldChar w:fldCharType="begin" w:fldLock="1"/>
      </w:r>
      <w:r w:rsidR="00303D36">
        <w:rPr>
          <w:vertAlign w:val="superscript"/>
        </w:rPr>
        <w:instrText>ADDIN CSL_CITATION {"citationItems":[{"id":"ITEM-1","itemData":{"DOI":"10.1002/pola.29266","ISSN":"10990518","abstract":"The accelerator effect of amine activators N-methylimidazole and 4-vinylaniline (4-VA) on inverse vulcanization and dynamic covalent polymerization (DCP) has been investigated. The sulfur polymer with self-activation comonomer 4-VA could also be used for low temperature DCP to incorporate some volatile monomers. Those approaches provide a new synthetic and rate accelerated processes to activate S8 for copolymerization processes with functional comonomers at lower temperatures and under a broader range of reaction conditions.","author":[{"dropping-particle":"","family":"Zhang","given":"Yueyan","non-dropping-particle":"","parse-names":false,"suffix":""},{"dropping-particle":"","family":"Pavlopoulos","given":"Nicholas G.","non-dropping-particle":"","parse-names":false,"suffix":""},{"dropping-particle":"","family":"Kleine","given":"Tristan S.","non-dropping-particle":"","parse-names":false,"suffix":""},{"dropping-particle":"","family":"Karayilan","given":"Metin","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Journal of Polymer Science, Part A: Polymer Chemistry","id":"ITEM-1","issue":"1","issued":{"date-parts":[["2019"]]},"page":"7-12","title":"Nucleophilic Activation of Elemental Sulfur for Inverse Vulcanization and Dynamic Covalent Polymerizations","type":"article-journal","volume":"57"},"uris":["http://www.mendeley.com/documents/?uuid=98f78aee-40e8-4d42-ba95-b45718dd55a8"]}],"mendeley":{"formattedCitation":"&lt;sup&gt;29&lt;/sup&gt;","plainTextFormattedCitation":"29","previouslyFormattedCitation":"&lt;sup&gt;29&lt;/sup&gt;"},"properties":{"noteIndex":0},"schema":"https://github.com/citation-style-language/schema/raw/master/csl-citation.json"}</w:instrText>
      </w:r>
      <w:r w:rsidR="00CA685F" w:rsidRPr="00E244D4">
        <w:rPr>
          <w:vertAlign w:val="superscript"/>
        </w:rPr>
        <w:fldChar w:fldCharType="separate"/>
      </w:r>
      <w:r w:rsidR="00AA3EBC" w:rsidRPr="00AA3EBC">
        <w:rPr>
          <w:noProof/>
          <w:vertAlign w:val="superscript"/>
        </w:rPr>
        <w:t>29</w:t>
      </w:r>
      <w:r w:rsidR="00CA685F" w:rsidRPr="00E244D4">
        <w:rPr>
          <w:vertAlign w:val="superscript"/>
        </w:rPr>
        <w:fldChar w:fldCharType="end"/>
      </w:r>
      <w:r w:rsidR="00CA685F" w:rsidRPr="00E244D4">
        <w:t xml:space="preserve"> Considering that sulfur is solid at </w:t>
      </w:r>
      <w:r w:rsidR="008B1B55">
        <w:t xml:space="preserve">below 120 </w:t>
      </w:r>
      <w:r w:rsidR="008B1B55">
        <w:rPr>
          <w:rFonts w:cstheme="minorHAnsi"/>
        </w:rPr>
        <w:t>°</w:t>
      </w:r>
      <w:r w:rsidR="008B1B55">
        <w:t>C</w:t>
      </w:r>
      <w:r w:rsidR="00CA685F" w:rsidRPr="00E244D4">
        <w:t>,</w:t>
      </w:r>
      <w:r w:rsidR="004B5CC2">
        <w:t xml:space="preserve"> </w:t>
      </w:r>
      <w:r w:rsidR="00CA685F" w:rsidRPr="00E244D4">
        <w:t xml:space="preserve">the reaction is conducted in two phases, thus the ratio of sulfur to crosslinkers is important as too much sulfur (such as Sample </w:t>
      </w:r>
      <w:r w:rsidR="0014757A" w:rsidRPr="00E244D4">
        <w:t>SDIB3</w:t>
      </w:r>
      <w:r w:rsidR="00CA685F" w:rsidRPr="00E244D4">
        <w:t>0</w:t>
      </w:r>
      <w:r w:rsidR="00317F70">
        <w:t>C</w:t>
      </w:r>
      <w:r w:rsidR="00CA685F" w:rsidRPr="00E244D4">
        <w:t>1T110, see Table 1 footnote for naming system) decreases mobility of the system, resulting in inhomogeneous products</w:t>
      </w:r>
      <w:r w:rsidR="00354EFC" w:rsidRPr="00E244D4">
        <w:t xml:space="preserve">, </w:t>
      </w:r>
      <w:r w:rsidR="00CA685F" w:rsidRPr="00E244D4">
        <w:t xml:space="preserve">as shown </w:t>
      </w:r>
      <w:r w:rsidR="001B6DC3">
        <w:t>figure</w:t>
      </w:r>
      <w:r w:rsidR="00354EFC" w:rsidRPr="00E244D4">
        <w:t xml:space="preserve"> S1, </w:t>
      </w:r>
      <w:r w:rsidR="00CA685F" w:rsidRPr="00E244D4">
        <w:t xml:space="preserve">in ESI). </w:t>
      </w:r>
      <w:r w:rsidR="003D5558">
        <w:t>Sulfur polymers</w:t>
      </w:r>
      <w:r w:rsidR="003D5558" w:rsidRPr="00C7082C">
        <w:t xml:space="preserve"> </w:t>
      </w:r>
      <w:r w:rsidR="00CA685F" w:rsidRPr="00E244D4">
        <w:t>were prepared as stable solid</w:t>
      </w:r>
      <w:r w:rsidR="008B1B55">
        <w:t>s</w:t>
      </w:r>
      <w:r w:rsidR="00CA685F" w:rsidRPr="00E244D4">
        <w:t xml:space="preserve"> at low temperature with different colours as shown in figure 1 (b). The difference in colour appear</w:t>
      </w:r>
      <w:r w:rsidR="008B1B55">
        <w:t>s</w:t>
      </w:r>
      <w:r w:rsidR="00CA685F" w:rsidRPr="00E244D4">
        <w:t xml:space="preserve"> to depend on the degree of reaction and the length of sulfur chain, as the more catalyst applied the darker product is. </w:t>
      </w:r>
    </w:p>
    <w:p w14:paraId="0A2722FE" w14:textId="50FC5F4C" w:rsidR="00CA685F" w:rsidRPr="00E244D4" w:rsidRDefault="00CA685F" w:rsidP="00CA685F">
      <w:pPr>
        <w:pStyle w:val="RSCB06Sub-SectionHeading"/>
      </w:pPr>
      <w:r w:rsidRPr="00E244D4">
        <w:t>Poly(S-DIB)</w:t>
      </w:r>
    </w:p>
    <w:p w14:paraId="49985AD2" w14:textId="40CD49B8" w:rsidR="00CA685F" w:rsidRDefault="006D7A58" w:rsidP="00B33768">
      <w:pPr>
        <w:pStyle w:val="RSCB02ArticleText"/>
        <w:rPr>
          <w:lang w:val="en-US" w:eastAsia="zh-CN"/>
        </w:rPr>
      </w:pPr>
      <w:r w:rsidRPr="00E244D4">
        <w:t>The reaction</w:t>
      </w:r>
      <w:r w:rsidR="008B1B55">
        <w:t>s</w:t>
      </w:r>
      <w:r w:rsidRPr="00E244D4">
        <w:t xml:space="preserve"> </w:t>
      </w:r>
      <w:r w:rsidR="00A73C53" w:rsidRPr="00E244D4">
        <w:t>(</w:t>
      </w:r>
      <w:r w:rsidR="008B1B55">
        <w:t xml:space="preserve">e.g. </w:t>
      </w:r>
      <w:r w:rsidR="00A73C53" w:rsidRPr="004B5CC2">
        <w:t>SDIBC0T110</w:t>
      </w:r>
      <w:r w:rsidR="00A73C53" w:rsidRPr="00E244D4">
        <w:t xml:space="preserve">) without catalyst </w:t>
      </w:r>
      <w:r w:rsidRPr="00E244D4">
        <w:t>at low temperature</w:t>
      </w:r>
      <w:r w:rsidR="00FA5E7A" w:rsidRPr="00E244D4">
        <w:t xml:space="preserve"> </w:t>
      </w:r>
      <w:r w:rsidR="00A73C53" w:rsidRPr="00E244D4">
        <w:t>were conducted</w:t>
      </w:r>
      <w:r w:rsidRPr="00E244D4">
        <w:t xml:space="preserve"> </w:t>
      </w:r>
      <w:r w:rsidR="008B1B55">
        <w:t>as</w:t>
      </w:r>
      <w:r w:rsidR="00A73C53" w:rsidRPr="00E244D4">
        <w:t xml:space="preserve"> control experiments. Surprisingly, </w:t>
      </w:r>
      <w:r w:rsidR="008B1B55">
        <w:t>it was</w:t>
      </w:r>
      <w:r w:rsidR="00A73C53" w:rsidRPr="00E244D4">
        <w:t xml:space="preserve"> found that even with no catalyst DIB could react w</w:t>
      </w:r>
      <w:r w:rsidR="00275ECD" w:rsidRPr="00E244D4">
        <w:t xml:space="preserve">ith solid sulfur but </w:t>
      </w:r>
      <w:r w:rsidR="00734F98">
        <w:t>prohibitively</w:t>
      </w:r>
      <w:r w:rsidR="00734F98" w:rsidRPr="00E244D4">
        <w:t xml:space="preserve"> </w:t>
      </w:r>
      <w:r w:rsidR="00275ECD" w:rsidRPr="00E244D4">
        <w:t>slow</w:t>
      </w:r>
      <w:r w:rsidR="0015235E" w:rsidRPr="00E244D4">
        <w:t>ly</w:t>
      </w:r>
      <w:r w:rsidR="00275ECD" w:rsidRPr="00E244D4">
        <w:t xml:space="preserve">. From the </w:t>
      </w:r>
      <w:r w:rsidR="00275ECD" w:rsidRPr="00E244D4">
        <w:rPr>
          <w:vertAlign w:val="superscript"/>
        </w:rPr>
        <w:t>1</w:t>
      </w:r>
      <w:r w:rsidR="00275ECD" w:rsidRPr="00E244D4">
        <w:t>H NMR (</w:t>
      </w:r>
      <w:r w:rsidR="00CD5626">
        <w:t>figure</w:t>
      </w:r>
      <w:r w:rsidR="00CD5626" w:rsidRPr="00E244D4">
        <w:t xml:space="preserve"> </w:t>
      </w:r>
      <w:r w:rsidR="00972C6B" w:rsidRPr="00E244D4">
        <w:t>S2</w:t>
      </w:r>
      <w:r w:rsidR="00354EFC" w:rsidRPr="00E244D4">
        <w:t>,</w:t>
      </w:r>
      <w:r w:rsidR="00972C6B" w:rsidRPr="00E244D4">
        <w:t xml:space="preserve"> </w:t>
      </w:r>
      <w:r w:rsidR="00275ECD" w:rsidRPr="00E244D4">
        <w:t xml:space="preserve">ESI) </w:t>
      </w:r>
      <w:r w:rsidR="00FA5E7A" w:rsidRPr="00E244D4">
        <w:t>performed</w:t>
      </w:r>
      <w:r w:rsidR="00275ECD" w:rsidRPr="00E244D4">
        <w:t xml:space="preserve"> at 18 hours, </w:t>
      </w:r>
      <w:r w:rsidR="009734EC" w:rsidRPr="00E244D4">
        <w:t xml:space="preserve">there were some new peaks </w:t>
      </w:r>
      <w:r w:rsidR="007B5150" w:rsidRPr="00E244D4">
        <w:t>appearing between 3</w:t>
      </w:r>
      <w:r w:rsidR="009A1BC2" w:rsidRPr="00E244D4">
        <w:t xml:space="preserve">.0 </w:t>
      </w:r>
      <w:r w:rsidR="00A5709B" w:rsidRPr="00E244D4">
        <w:t>and</w:t>
      </w:r>
      <w:r w:rsidR="009A1BC2" w:rsidRPr="00E244D4">
        <w:t xml:space="preserve"> 4.0, indicating the generation of S-C bonds. This is the </w:t>
      </w:r>
      <w:r w:rsidR="006C746A" w:rsidRPr="00E244D4">
        <w:t>first time</w:t>
      </w:r>
      <w:r w:rsidR="009A1BC2" w:rsidRPr="00E244D4">
        <w:t xml:space="preserve"> inverse vulcanization </w:t>
      </w:r>
      <w:r w:rsidR="008B1B55">
        <w:t>has been observed</w:t>
      </w:r>
      <w:r w:rsidR="009A1BC2" w:rsidRPr="00E244D4">
        <w:t xml:space="preserve"> below </w:t>
      </w:r>
      <w:r w:rsidR="008B1B55">
        <w:t xml:space="preserve">the </w:t>
      </w:r>
      <w:r w:rsidR="009A1BC2" w:rsidRPr="00E244D4">
        <w:t>sulfur melting temperature</w:t>
      </w:r>
      <w:r w:rsidR="0015235E" w:rsidRPr="00E244D4">
        <w:t xml:space="preserve"> (</w:t>
      </w:r>
      <w:r w:rsidR="00CD5626">
        <w:t>figure</w:t>
      </w:r>
      <w:r w:rsidR="00CD5626" w:rsidRPr="00E244D4">
        <w:t xml:space="preserve"> </w:t>
      </w:r>
      <w:r w:rsidR="0015235E" w:rsidRPr="00E244D4">
        <w:t>S</w:t>
      </w:r>
      <w:r w:rsidR="00812318" w:rsidRPr="00E244D4">
        <w:t>3</w:t>
      </w:r>
      <w:r w:rsidR="0015235E" w:rsidRPr="00E244D4">
        <w:t>, ESI)</w:t>
      </w:r>
      <w:r w:rsidR="000F16E6">
        <w:t>.</w:t>
      </w:r>
      <w:r w:rsidR="009A1BC2" w:rsidRPr="00E244D4">
        <w:t xml:space="preserve"> </w:t>
      </w:r>
      <w:r w:rsidR="008B1B55">
        <w:t>H</w:t>
      </w:r>
      <w:r w:rsidR="009A1BC2" w:rsidRPr="00E244D4">
        <w:t xml:space="preserve">owever, because it took more than 40 hours </w:t>
      </w:r>
      <w:r w:rsidR="008B1B55">
        <w:t xml:space="preserve">for the reaction to reach completion </w:t>
      </w:r>
      <w:r w:rsidR="009A1BC2" w:rsidRPr="00E244D4">
        <w:t>without catalyst</w:t>
      </w:r>
      <w:r w:rsidR="008B1B55">
        <w:t>, this would be problematic for practical use</w:t>
      </w:r>
      <w:r w:rsidR="009A1BC2" w:rsidRPr="00E244D4">
        <w:t xml:space="preserve">. The reactions of sulfur and DIB </w:t>
      </w:r>
      <w:r w:rsidR="00797743" w:rsidRPr="00E244D4">
        <w:t xml:space="preserve">with catalyst </w:t>
      </w:r>
      <w:r w:rsidRPr="00E244D4">
        <w:t>are</w:t>
      </w:r>
      <w:r w:rsidR="008B1B55">
        <w:t xml:space="preserve"> initially</w:t>
      </w:r>
      <w:r w:rsidRPr="00E244D4">
        <w:t xml:space="preserve"> heterogeneous. After 2 hours, all </w:t>
      </w:r>
      <w:r w:rsidR="008B1B55">
        <w:t xml:space="preserve">visible solid </w:t>
      </w:r>
      <w:r w:rsidRPr="00E244D4">
        <w:t>sulfur was either dissolved or reacted with no more solid remaining (</w:t>
      </w:r>
      <w:r w:rsidR="00CD5626">
        <w:t>figure</w:t>
      </w:r>
      <w:r w:rsidR="00CD5626" w:rsidRPr="00E244D4">
        <w:t xml:space="preserve"> </w:t>
      </w:r>
      <w:r w:rsidR="00972C6B" w:rsidRPr="00E244D4">
        <w:t>S</w:t>
      </w:r>
      <w:r w:rsidR="00812318" w:rsidRPr="00E244D4">
        <w:t>4</w:t>
      </w:r>
      <w:r w:rsidR="00354EFC" w:rsidRPr="00E244D4">
        <w:t>,</w:t>
      </w:r>
      <w:r w:rsidR="00972C6B" w:rsidRPr="00E244D4">
        <w:t xml:space="preserve"> </w:t>
      </w:r>
      <w:r w:rsidRPr="00E244D4">
        <w:t>ESI)</w:t>
      </w:r>
      <w:r w:rsidR="008B1B55">
        <w:t xml:space="preserve">, but the reaction </w:t>
      </w:r>
      <w:r w:rsidR="00E55FB8" w:rsidRPr="00E244D4">
        <w:t xml:space="preserve">still </w:t>
      </w:r>
      <w:r w:rsidR="008B1B55">
        <w:t xml:space="preserve">remained </w:t>
      </w:r>
      <w:r w:rsidR="000F16E6" w:rsidRPr="00E244D4">
        <w:t xml:space="preserve">heterogeneous </w:t>
      </w:r>
      <w:r w:rsidR="000F16E6">
        <w:t>in</w:t>
      </w:r>
      <w:r w:rsidR="00CA431B">
        <w:t xml:space="preserve"> that </w:t>
      </w:r>
      <w:r w:rsidR="00E55FB8" w:rsidRPr="00E244D4">
        <w:t xml:space="preserve">two </w:t>
      </w:r>
      <w:r w:rsidR="00CA431B">
        <w:t xml:space="preserve">distinct liquid </w:t>
      </w:r>
      <w:r w:rsidR="00E55FB8" w:rsidRPr="00E244D4">
        <w:t>layers</w:t>
      </w:r>
      <w:r w:rsidR="00CA431B">
        <w:t xml:space="preserve"> could be seen</w:t>
      </w:r>
      <w:r w:rsidRPr="00E244D4">
        <w:t xml:space="preserve">. </w:t>
      </w:r>
      <w:r w:rsidR="00972C6B" w:rsidRPr="00E244D4">
        <w:t>Around 7 hours, the degree of reaction</w:t>
      </w:r>
      <w:r w:rsidR="00CA431B">
        <w:t xml:space="preserve"> determined by NMR</w:t>
      </w:r>
      <w:r w:rsidR="00972C6B" w:rsidRPr="00E244D4">
        <w:t xml:space="preserve"> was similar to that of </w:t>
      </w:r>
      <w:r w:rsidR="00972C6B" w:rsidRPr="004B5CC2">
        <w:t xml:space="preserve">SDIBC0T110 </w:t>
      </w:r>
      <w:r w:rsidR="0015235E" w:rsidRPr="004B5CC2">
        <w:t xml:space="preserve">at 18 hours </w:t>
      </w:r>
      <w:r w:rsidR="00972C6B" w:rsidRPr="004B5CC2">
        <w:t>(</w:t>
      </w:r>
      <w:r w:rsidR="00CD5626">
        <w:t>figure</w:t>
      </w:r>
      <w:r w:rsidR="00CD5626" w:rsidRPr="00E244D4">
        <w:t xml:space="preserve"> </w:t>
      </w:r>
      <w:r w:rsidR="007C618F" w:rsidRPr="00E244D4">
        <w:t>S</w:t>
      </w:r>
      <w:r w:rsidR="007C618F">
        <w:t>2</w:t>
      </w:r>
      <w:r w:rsidR="00354EFC" w:rsidRPr="00E244D4">
        <w:t>,</w:t>
      </w:r>
      <w:r w:rsidR="00972C6B" w:rsidRPr="00E244D4">
        <w:t xml:space="preserve"> ESI</w:t>
      </w:r>
      <w:r w:rsidR="00972C6B" w:rsidRPr="004B5CC2">
        <w:t xml:space="preserve">). We also compared the </w:t>
      </w:r>
      <w:r w:rsidR="00972C6B" w:rsidRPr="00E244D4">
        <w:rPr>
          <w:vertAlign w:val="superscript"/>
        </w:rPr>
        <w:t>1</w:t>
      </w:r>
      <w:r w:rsidR="00972C6B" w:rsidRPr="00E244D4">
        <w:t xml:space="preserve">H NMR of </w:t>
      </w:r>
      <w:r w:rsidR="00972C6B" w:rsidRPr="004B5CC2">
        <w:t xml:space="preserve">SDIBC10T110 assumed same time with SDIBC0T110, indicating </w:t>
      </w:r>
      <w:r w:rsidR="002836B3" w:rsidRPr="004B5CC2">
        <w:t xml:space="preserve">that the reaction with </w:t>
      </w:r>
      <w:proofErr w:type="spellStart"/>
      <w:r w:rsidR="002836B3" w:rsidRPr="004B5CC2">
        <w:t>NaDTC</w:t>
      </w:r>
      <w:proofErr w:type="spellEnd"/>
      <w:r w:rsidR="002836B3" w:rsidRPr="004B5CC2">
        <w:t xml:space="preserve"> is much </w:t>
      </w:r>
      <w:r w:rsidR="00972C6B" w:rsidRPr="004B5CC2">
        <w:t>more complete at same temperature (</w:t>
      </w:r>
      <w:r w:rsidR="00CD5626">
        <w:t>figure</w:t>
      </w:r>
      <w:r w:rsidR="00CD5626" w:rsidRPr="00E244D4">
        <w:t xml:space="preserve"> </w:t>
      </w:r>
      <w:r w:rsidR="007C618F" w:rsidRPr="00E244D4">
        <w:t>S</w:t>
      </w:r>
      <w:r w:rsidR="007C618F">
        <w:t>2</w:t>
      </w:r>
      <w:r w:rsidR="00354EFC" w:rsidRPr="00E244D4">
        <w:t>,</w:t>
      </w:r>
      <w:r w:rsidR="00972C6B" w:rsidRPr="00E244D4">
        <w:t xml:space="preserve"> ESI</w:t>
      </w:r>
      <w:r w:rsidR="00972C6B" w:rsidRPr="004B5CC2">
        <w:t xml:space="preserve">). </w:t>
      </w:r>
      <w:r w:rsidR="003D5558">
        <w:t xml:space="preserve">Sulfur </w:t>
      </w:r>
      <w:proofErr w:type="spellStart"/>
      <w:r w:rsidR="003D5558">
        <w:t>polymers</w:t>
      </w:r>
      <w:r w:rsidR="00CA685F" w:rsidRPr="00E244D4">
        <w:t>made</w:t>
      </w:r>
      <w:proofErr w:type="spellEnd"/>
      <w:r w:rsidR="00CA685F" w:rsidRPr="00E244D4">
        <w:t xml:space="preserve"> at low temperature were from light yellow to dark brown, changing with the amount of catalyst. These </w:t>
      </w:r>
      <w:r w:rsidR="00CA685F" w:rsidRPr="00E244D4">
        <w:lastRenderedPageBreak/>
        <w:t xml:space="preserve">colours are similar in appearance to these of conventionally produced </w:t>
      </w:r>
      <w:r w:rsidR="003D5558">
        <w:t>sulfur polymers</w:t>
      </w:r>
      <w:r w:rsidR="00CA685F" w:rsidRPr="00E244D4">
        <w:t>. Increased catalyst content in the reaction is likely to lead to</w:t>
      </w:r>
      <w:r w:rsidR="00525698" w:rsidRPr="00E244D4">
        <w:t xml:space="preserve"> </w:t>
      </w:r>
      <w:r w:rsidR="00CA685F" w:rsidRPr="00E244D4">
        <w:t>increased C=C double bond reaction, and shorter S-S chains between crosslinkers. The ATR-FTIR patterns, as shown in figure 2</w:t>
      </w:r>
      <w:r w:rsidR="009B5579">
        <w:t>a and S7</w:t>
      </w:r>
      <w:r w:rsidR="00CA685F" w:rsidRPr="00E244D4">
        <w:t xml:space="preserve">, of Poly(S-DIB) further confirmed this assumption. As the amount of catalyst is increased, reductions of signals were shown at 3080, 3041, and </w:t>
      </w:r>
      <w:r w:rsidR="007C233D" w:rsidRPr="00E244D4">
        <w:t>16</w:t>
      </w:r>
      <w:r w:rsidR="007C233D">
        <w:t>40</w:t>
      </w:r>
      <w:r w:rsidR="007C233D" w:rsidRPr="00E244D4">
        <w:t xml:space="preserve"> </w:t>
      </w:r>
      <w:r w:rsidR="00CA685F" w:rsidRPr="00E244D4">
        <w:t>cm</w:t>
      </w:r>
      <w:r w:rsidR="00CA685F" w:rsidRPr="00E244D4">
        <w:rPr>
          <w:vertAlign w:val="superscript"/>
        </w:rPr>
        <w:t>-1</w:t>
      </w:r>
      <w:r w:rsidR="00CA685F" w:rsidRPr="00E244D4">
        <w:t>, corresponding to the stretching and symmetric stretching vibrations of C=C-H and stretching vibration of C=C respectively</w:t>
      </w:r>
      <w:r w:rsidR="0014757A" w:rsidRPr="00E244D4">
        <w:t>.</w:t>
      </w:r>
      <w:r w:rsidR="0068292F" w:rsidRPr="00E244D4">
        <w:t xml:space="preserve"> </w:t>
      </w:r>
      <w:r w:rsidR="00CA685F" w:rsidRPr="00E244D4">
        <w:t>Moreover, the clear decrease of signals at 887 cm</w:t>
      </w:r>
      <w:r w:rsidR="00CA685F" w:rsidRPr="00E244D4">
        <w:rPr>
          <w:vertAlign w:val="superscript"/>
        </w:rPr>
        <w:t>-1</w:t>
      </w:r>
      <w:r w:rsidR="00CA685F" w:rsidRPr="00E244D4">
        <w:t>, of the CH</w:t>
      </w:r>
      <w:r w:rsidR="00CA685F" w:rsidRPr="00E244D4">
        <w:rPr>
          <w:vertAlign w:val="subscript"/>
        </w:rPr>
        <w:t>2</w:t>
      </w:r>
      <w:r w:rsidR="00CA685F" w:rsidRPr="00E244D4">
        <w:t xml:space="preserve"> out-of-plane</w:t>
      </w:r>
      <w:r w:rsidR="00CA685F">
        <w:rPr>
          <w:lang w:val="en-US"/>
        </w:rPr>
        <w:t xml:space="preserve"> deformation, verified more C=C </w:t>
      </w:r>
      <w:r w:rsidR="00F95725">
        <w:rPr>
          <w:lang w:val="en-US"/>
        </w:rPr>
        <w:t xml:space="preserve">double bounds are consumed in the reaction with increased catalyst content. According to the result of elemental analysis, the actual sulfur content of SDIBC1T110 was found to be higher than that calculated in theory, probably because of the evaporation of monomers during the reaction processing </w:t>
      </w:r>
      <w:r w:rsidR="00F95725" w:rsidRPr="00CA685F">
        <w:rPr>
          <w:lang w:val="en-US"/>
        </w:rPr>
        <w:t xml:space="preserve">(as shown in </w:t>
      </w:r>
      <w:r w:rsidR="0015235E">
        <w:rPr>
          <w:lang w:val="en-US"/>
        </w:rPr>
        <w:t xml:space="preserve">Table S1, </w:t>
      </w:r>
      <w:r w:rsidR="00F95725" w:rsidRPr="00CA685F">
        <w:rPr>
          <w:lang w:val="en-US"/>
        </w:rPr>
        <w:t>ESI)</w:t>
      </w:r>
      <w:r w:rsidR="00F95725">
        <w:rPr>
          <w:lang w:val="en-US"/>
        </w:rPr>
        <w:t xml:space="preserve">. From the DSC </w:t>
      </w:r>
      <w:r w:rsidR="00F95725" w:rsidRPr="00DC46E5">
        <w:rPr>
          <w:lang w:val="en-US"/>
        </w:rPr>
        <w:t>traces, as shown in figure 2 (b)</w:t>
      </w:r>
      <w:r w:rsidR="007C618F">
        <w:rPr>
          <w:lang w:val="en-US"/>
        </w:rPr>
        <w:t xml:space="preserve"> and figure S</w:t>
      </w:r>
      <w:r w:rsidR="00481FF4">
        <w:rPr>
          <w:lang w:val="en-US"/>
        </w:rPr>
        <w:t>6, ESI</w:t>
      </w:r>
      <w:r w:rsidR="00F95725" w:rsidRPr="00DC46E5">
        <w:rPr>
          <w:lang w:val="en-US"/>
        </w:rPr>
        <w:t xml:space="preserve">, </w:t>
      </w:r>
      <w:proofErr w:type="spellStart"/>
      <w:proofErr w:type="gramStart"/>
      <w:r w:rsidR="00F95725" w:rsidRPr="00CA685F">
        <w:rPr>
          <w:i/>
          <w:iCs/>
          <w:lang w:val="en-US"/>
        </w:rPr>
        <w:t>T</w:t>
      </w:r>
      <w:r w:rsidR="00F95725" w:rsidRPr="00CA685F">
        <w:rPr>
          <w:vertAlign w:val="subscript"/>
          <w:lang w:val="en-US"/>
        </w:rPr>
        <w:t>g</w:t>
      </w:r>
      <w:proofErr w:type="spellEnd"/>
      <w:proofErr w:type="gramEnd"/>
      <w:r w:rsidR="00F95725" w:rsidRPr="00DC46E5">
        <w:rPr>
          <w:lang w:val="en-US"/>
        </w:rPr>
        <w:t xml:space="preserve"> increased </w:t>
      </w:r>
      <w:r w:rsidR="00F95725" w:rsidRPr="00B76736">
        <w:rPr>
          <w:lang w:val="en-US"/>
        </w:rPr>
        <w:t xml:space="preserve">with the amount of catalyst. </w:t>
      </w:r>
      <w:r w:rsidR="00F95725">
        <w:rPr>
          <w:lang w:val="en-US"/>
        </w:rPr>
        <w:t xml:space="preserve">In comparison with </w:t>
      </w:r>
      <w:r w:rsidR="00F95725" w:rsidRPr="00B76736">
        <w:rPr>
          <w:lang w:val="en-US"/>
        </w:rPr>
        <w:t xml:space="preserve">the </w:t>
      </w:r>
      <w:proofErr w:type="spellStart"/>
      <w:r w:rsidR="00F95725" w:rsidRPr="00B76736">
        <w:rPr>
          <w:lang w:val="en-US"/>
        </w:rPr>
        <w:t>thiopolymer</w:t>
      </w:r>
      <w:proofErr w:type="spellEnd"/>
      <w:r w:rsidR="00F95725" w:rsidRPr="00B76736">
        <w:rPr>
          <w:lang w:val="en-US"/>
        </w:rPr>
        <w:t xml:space="preserve"> produced from S and DIB without catalyst</w:t>
      </w:r>
      <w:r w:rsidR="00F95725">
        <w:rPr>
          <w:lang w:val="en-US"/>
        </w:rPr>
        <w:t xml:space="preserve"> (but at the higher temperature of 180 </w:t>
      </w:r>
      <w:r w:rsidR="00F95725" w:rsidRPr="00CA685F">
        <w:rPr>
          <w:lang w:val="en-US"/>
        </w:rPr>
        <w:t>°</w:t>
      </w:r>
      <w:r w:rsidR="00F95725">
        <w:rPr>
          <w:lang w:val="en-US"/>
        </w:rPr>
        <w:t>C)</w:t>
      </w:r>
      <w:r w:rsidR="00F95725" w:rsidRPr="00B76736">
        <w:rPr>
          <w:lang w:val="en-US"/>
        </w:rPr>
        <w:t>,</w:t>
      </w:r>
      <w:r w:rsidR="00F95725">
        <w:rPr>
          <w:lang w:val="en-US"/>
        </w:rPr>
        <w:t xml:space="preserve"> </w:t>
      </w:r>
      <w:r w:rsidR="003D5558">
        <w:rPr>
          <w:lang w:val="en-US"/>
        </w:rPr>
        <w:t>sulfur polymers</w:t>
      </w:r>
      <w:r w:rsidR="00F95725" w:rsidRPr="00B76736">
        <w:rPr>
          <w:lang w:val="en-US"/>
        </w:rPr>
        <w:t xml:space="preserve"> generated from the reaction with 1% catalyst had lower </w:t>
      </w:r>
      <w:proofErr w:type="spellStart"/>
      <w:r w:rsidR="00F95725" w:rsidRPr="00CA685F">
        <w:rPr>
          <w:i/>
          <w:iCs/>
          <w:lang w:val="en-US"/>
        </w:rPr>
        <w:t>T</w:t>
      </w:r>
      <w:r w:rsidR="00F95725" w:rsidRPr="00CA685F">
        <w:rPr>
          <w:vertAlign w:val="subscript"/>
          <w:lang w:val="en-US"/>
        </w:rPr>
        <w:t>g</w:t>
      </w:r>
      <w:proofErr w:type="spellEnd"/>
      <w:r w:rsidR="00F95725" w:rsidRPr="00B76736">
        <w:rPr>
          <w:lang w:val="en-US"/>
        </w:rPr>
        <w:t xml:space="preserve">, however </w:t>
      </w:r>
      <w:r w:rsidR="00F95725">
        <w:rPr>
          <w:lang w:val="en-US"/>
        </w:rPr>
        <w:t>the products</w:t>
      </w:r>
      <w:r w:rsidR="00F95725" w:rsidRPr="00B76736">
        <w:rPr>
          <w:lang w:val="en-US"/>
        </w:rPr>
        <w:t xml:space="preserve"> of both reactions with 5% and 10% catalyst had higher </w:t>
      </w:r>
      <w:proofErr w:type="spellStart"/>
      <w:r w:rsidR="00F95725" w:rsidRPr="00CA685F">
        <w:rPr>
          <w:i/>
          <w:iCs/>
          <w:lang w:val="en-US"/>
        </w:rPr>
        <w:t>T</w:t>
      </w:r>
      <w:r w:rsidR="00F95725" w:rsidRPr="00CA685F">
        <w:rPr>
          <w:vertAlign w:val="subscript"/>
          <w:lang w:val="en-US"/>
        </w:rPr>
        <w:t>g</w:t>
      </w:r>
      <w:proofErr w:type="spellEnd"/>
      <w:r w:rsidR="00F95725" w:rsidRPr="00B76736">
        <w:rPr>
          <w:lang w:val="en-US"/>
        </w:rPr>
        <w:t>.</w:t>
      </w:r>
      <w:r w:rsidR="00F95725">
        <w:rPr>
          <w:lang w:val="en-US"/>
        </w:rPr>
        <w:t xml:space="preserve"> </w:t>
      </w:r>
      <w:r w:rsidR="00F95725" w:rsidRPr="00B76736">
        <w:rPr>
          <w:lang w:val="en-US"/>
        </w:rPr>
        <w:t xml:space="preserve">There is no sulfur melting peak observed from all </w:t>
      </w:r>
      <w:r w:rsidR="003D5558">
        <w:rPr>
          <w:lang w:val="en-US"/>
        </w:rPr>
        <w:t>sulfur polymers</w:t>
      </w:r>
      <w:r w:rsidR="00F95725" w:rsidRPr="00B76736">
        <w:rPr>
          <w:lang w:val="en-US"/>
        </w:rPr>
        <w:t>.</w:t>
      </w:r>
      <w:r w:rsidR="00F95725">
        <w:rPr>
          <w:lang w:val="en-US"/>
        </w:rPr>
        <w:t xml:space="preserve"> Powder X-ray diffraction (PXRD) was </w:t>
      </w:r>
      <w:r w:rsidR="000211CD">
        <w:rPr>
          <w:lang w:val="en-US"/>
        </w:rPr>
        <w:t>also used</w:t>
      </w:r>
      <w:r w:rsidR="00F95725">
        <w:rPr>
          <w:lang w:val="en-US"/>
        </w:rPr>
        <w:t xml:space="preserve"> to detect</w:t>
      </w:r>
      <w:r w:rsidR="000211CD">
        <w:rPr>
          <w:lang w:val="en-US"/>
        </w:rPr>
        <w:t xml:space="preserve"> if</w:t>
      </w:r>
      <w:r w:rsidR="00F95725">
        <w:rPr>
          <w:lang w:val="en-US"/>
        </w:rPr>
        <w:t xml:space="preserve"> residual sulfur crystal</w:t>
      </w:r>
      <w:r w:rsidR="000211CD">
        <w:rPr>
          <w:lang w:val="en-US"/>
        </w:rPr>
        <w:t>s</w:t>
      </w:r>
      <w:r w:rsidR="00F95725">
        <w:rPr>
          <w:lang w:val="en-US"/>
        </w:rPr>
        <w:t xml:space="preserve"> </w:t>
      </w:r>
      <w:r w:rsidR="000211CD">
        <w:rPr>
          <w:lang w:val="en-US"/>
        </w:rPr>
        <w:t xml:space="preserve">are present in the </w:t>
      </w:r>
      <w:r w:rsidR="00F95725">
        <w:rPr>
          <w:lang w:val="en-US"/>
        </w:rPr>
        <w:t xml:space="preserve">amorphous copolymers. </w:t>
      </w:r>
      <w:r w:rsidR="00F95725">
        <w:rPr>
          <w:noProof/>
          <w:w w:val="100"/>
          <w:lang w:eastAsia="en-GB"/>
        </w:rPr>
        <mc:AlternateContent>
          <mc:Choice Requires="wpg">
            <w:drawing>
              <wp:anchor distT="0" distB="0" distL="114300" distR="114300" simplePos="0" relativeHeight="251667456" behindDoc="0" locked="0" layoutInCell="1" allowOverlap="1" wp14:anchorId="17D5DF2C" wp14:editId="31E00EF3">
                <wp:simplePos x="0" y="0"/>
                <wp:positionH relativeFrom="column">
                  <wp:posOffset>3410610</wp:posOffset>
                </wp:positionH>
                <wp:positionV relativeFrom="paragraph">
                  <wp:posOffset>381</wp:posOffset>
                </wp:positionV>
                <wp:extent cx="3067200" cy="8001635"/>
                <wp:effectExtent l="0" t="0" r="0" b="0"/>
                <wp:wrapTopAndBottom/>
                <wp:docPr id="291" name="组合 291"/>
                <wp:cNvGraphicFramePr/>
                <a:graphic xmlns:a="http://schemas.openxmlformats.org/drawingml/2006/main">
                  <a:graphicData uri="http://schemas.microsoft.com/office/word/2010/wordprocessingGroup">
                    <wpg:wgp>
                      <wpg:cNvGrpSpPr/>
                      <wpg:grpSpPr>
                        <a:xfrm>
                          <a:off x="0" y="0"/>
                          <a:ext cx="3067200" cy="8001635"/>
                          <a:chOff x="0" y="0"/>
                          <a:chExt cx="3067200" cy="8001635"/>
                        </a:xfrm>
                      </wpg:grpSpPr>
                      <pic:pic xmlns:pic="http://schemas.openxmlformats.org/drawingml/2006/picture">
                        <pic:nvPicPr>
                          <pic:cNvPr id="289" name="图片 289" descr="Picture3-1"/>
                          <pic:cNvPicPr preferRelativeResize="0">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7200" cy="7286981"/>
                          </a:xfrm>
                          <a:prstGeom prst="rect">
                            <a:avLst/>
                          </a:prstGeom>
                          <a:noFill/>
                          <a:ln>
                            <a:noFill/>
                          </a:ln>
                        </pic:spPr>
                      </pic:pic>
                      <wps:wsp>
                        <wps:cNvPr id="290" name="文本框 290"/>
                        <wps:cNvSpPr txBox="1"/>
                        <wps:spPr>
                          <a:xfrm>
                            <a:off x="0" y="7343775"/>
                            <a:ext cx="3067050" cy="657860"/>
                          </a:xfrm>
                          <a:prstGeom prst="rect">
                            <a:avLst/>
                          </a:prstGeom>
                          <a:solidFill>
                            <a:prstClr val="white"/>
                          </a:solidFill>
                          <a:ln>
                            <a:noFill/>
                          </a:ln>
                        </wps:spPr>
                        <wps:txbx>
                          <w:txbxContent>
                            <w:p w14:paraId="719B2381" w14:textId="085851F7" w:rsidR="0038648C" w:rsidRPr="000F45BC" w:rsidRDefault="0038648C" w:rsidP="0038648C">
                              <w:pPr>
                                <w:pStyle w:val="RSCI05CaptiontoFigureSchemeChartwithbottombar"/>
                                <w:rPr>
                                  <w:rFonts w:cs="Times New Roman"/>
                                  <w:w w:val="108"/>
                                  <w:sz w:val="18"/>
                                </w:rPr>
                              </w:pPr>
                              <w:r>
                                <w:t xml:space="preserve">Figure </w:t>
                              </w:r>
                              <w:r w:rsidR="00C823F2">
                                <w:fldChar w:fldCharType="begin"/>
                              </w:r>
                              <w:r w:rsidR="00C823F2">
                                <w:instrText xml:space="preserve"> SEQ Figure \* ARABIC </w:instrText>
                              </w:r>
                              <w:r w:rsidR="00C823F2">
                                <w:fldChar w:fldCharType="separate"/>
                              </w:r>
                              <w:r w:rsidR="001B6DC3">
                                <w:rPr>
                                  <w:noProof/>
                                </w:rPr>
                                <w:t>3</w:t>
                              </w:r>
                              <w:r w:rsidR="00C823F2">
                                <w:rPr>
                                  <w:noProof/>
                                </w:rPr>
                                <w:fldChar w:fldCharType="end"/>
                              </w:r>
                              <w:r>
                                <w:t>.</w:t>
                              </w:r>
                              <w:r w:rsidRPr="006A771D">
                                <w:t xml:space="preserve">  (</w:t>
                              </w:r>
                              <w:proofErr w:type="gramStart"/>
                              <w:r w:rsidRPr="006A771D">
                                <w:t>a</w:t>
                              </w:r>
                              <w:proofErr w:type="gramEnd"/>
                              <w:r w:rsidRPr="006A771D">
                                <w:t xml:space="preserve">) </w:t>
                              </w:r>
                              <w:r w:rsidRPr="000147FE">
                                <w:rPr>
                                  <w:vertAlign w:val="superscript"/>
                                </w:rPr>
                                <w:t>1</w:t>
                              </w:r>
                              <w:r w:rsidRPr="006A771D">
                                <w:t>H NMR spectra for the reaction of sulfur-EGDMA from 0 min to 20 min, and the integral of vinyl protons reduced. (b) Peaks of vinyl protons shifted to downfield. (</w:t>
                              </w:r>
                              <w:proofErr w:type="gramStart"/>
                              <w:r w:rsidRPr="006A771D">
                                <w:t>c</w:t>
                              </w:r>
                              <w:proofErr w:type="gramEnd"/>
                              <w:r w:rsidRPr="006A771D">
                                <w:t xml:space="preserve">) </w:t>
                              </w:r>
                              <w:r w:rsidRPr="000147FE">
                                <w:rPr>
                                  <w:vertAlign w:val="superscript"/>
                                </w:rPr>
                                <w:t>1</w:t>
                              </w:r>
                              <w:r w:rsidRPr="006A771D">
                                <w:t xml:space="preserve">H NMR spectra for the reaction of sulfur and MMA at different time. Apparently, after further </w:t>
                              </w:r>
                              <w:r w:rsidR="0068292F" w:rsidRPr="006A771D">
                                <w:t>curing</w:t>
                              </w:r>
                              <w:r w:rsidRPr="006A771D">
                                <w:t>, vinyl groups were totally reac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D5DF2C" id="组合 291" o:spid="_x0000_s1033" style="position:absolute;left:0;text-align:left;margin-left:268.55pt;margin-top:.05pt;width:241.5pt;height:630.05pt;z-index:251667456;mso-width-relative:margin;mso-height-relative:margin" coordsize="30672,80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">
                <v:shape id="图片 289" o:spid="_x0000_s1034" type="#_x0000_t75" alt="Picture3-1" style="position:absolute;width:30672;height:7286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">
                  <v:imagedata r:id="rId19" o:title="Picture3-1"/>
                  <v:path arrowok="t"/>
                </v:shape>
                <v:shape id="文本框 290" o:spid="_x0000_s1035" type="#_x0000_t202" style="position:absolute;top:73437;width:30670;height:6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" stroked="f">
                  <v:textbox style="mso-fit-shape-to-text:t" inset="0,0,0,0">
                    <w:txbxContent>
                      <w:p w14:paraId="719B2381" w14:textId="085851F7" w:rsidR="0038648C" w:rsidRPr="000F45BC" w:rsidRDefault="0038648C" w:rsidP="0038648C">
                        <w:pPr>
                          <w:pStyle w:val="RSCI05CaptiontoFigureSchemeChartwithbottombar"/>
                          <w:rPr>
                            <w:rFonts w:cs="Times New Roman"/>
                            <w:w w:val="108"/>
                            <w:sz w:val="18"/>
                          </w:rPr>
                        </w:pPr>
                        <w:r>
                          <w:t xml:space="preserve">Figure </w:t>
                        </w:r>
                        <w:r w:rsidR="00B35AE3">
                          <w:fldChar w:fldCharType="begin"/>
                        </w:r>
                        <w:r w:rsidR="00B35AE3">
                          <w:instrText xml:space="preserve"> SEQ Figure \* ARABIC </w:instrText>
                        </w:r>
                        <w:r w:rsidR="00B35AE3">
                          <w:fldChar w:fldCharType="separate"/>
                        </w:r>
                        <w:r w:rsidR="001B6DC3">
                          <w:rPr>
                            <w:noProof/>
                          </w:rPr>
                          <w:t>3</w:t>
                        </w:r>
                        <w:r w:rsidR="00B35AE3">
                          <w:rPr>
                            <w:noProof/>
                          </w:rPr>
                          <w:fldChar w:fldCharType="end"/>
                        </w:r>
                        <w:r>
                          <w:t>.</w:t>
                        </w:r>
                        <w:r w:rsidRPr="006A771D">
                          <w:t xml:space="preserve">  (a) </w:t>
                        </w:r>
                        <w:r w:rsidRPr="000147FE">
                          <w:rPr>
                            <w:vertAlign w:val="superscript"/>
                          </w:rPr>
                          <w:t>1</w:t>
                        </w:r>
                        <w:r w:rsidRPr="006A771D">
                          <w:t xml:space="preserve">H NMR spectra for the reaction of sulfur-EGDMA from 0 min to 20 min, and the integral of vinyl protons reduced. (b) Peaks of vinyl protons shifted to downfield. (c) </w:t>
                        </w:r>
                        <w:r w:rsidRPr="000147FE">
                          <w:rPr>
                            <w:vertAlign w:val="superscript"/>
                          </w:rPr>
                          <w:t>1</w:t>
                        </w:r>
                        <w:r w:rsidRPr="006A771D">
                          <w:t xml:space="preserve">H NMR spectra for the reaction of sulfur and MMA at different time. Apparently, after further </w:t>
                        </w:r>
                        <w:r w:rsidR="0068292F" w:rsidRPr="006A771D">
                          <w:t>curing</w:t>
                        </w:r>
                        <w:r w:rsidRPr="006A771D">
                          <w:t>, vinyl groups were totally reacted.</w:t>
                        </w:r>
                      </w:p>
                    </w:txbxContent>
                  </v:textbox>
                </v:shape>
                <w10:wrap type="topAndBottom"/>
              </v:group>
            </w:pict>
          </mc:Fallback>
        </mc:AlternateContent>
      </w:r>
      <w:r w:rsidR="00CA685F">
        <w:rPr>
          <w:lang w:val="en-US"/>
        </w:rPr>
        <w:t xml:space="preserve">Interestingly, from powder X-ray diffraction patterns of all poly(S-DIB), </w:t>
      </w:r>
      <w:r w:rsidR="00CA685F" w:rsidRPr="00DC46E5">
        <w:rPr>
          <w:lang w:val="en-US"/>
        </w:rPr>
        <w:t>as shown in figure 2</w:t>
      </w:r>
      <w:r w:rsidR="00CA685F">
        <w:rPr>
          <w:lang w:val="en-US"/>
        </w:rPr>
        <w:t xml:space="preserve"> (c) and (d), different sharp peaks could be observed, some of which do not match the pattern of any sulfur polymorph. After further study, the patterns observed in SDIBC5T110 and SDIBC10T110 were identified as that of </w:t>
      </w:r>
      <w:proofErr w:type="spellStart"/>
      <w:r w:rsidR="00CA685F">
        <w:rPr>
          <w:lang w:val="en-US"/>
        </w:rPr>
        <w:t>NaDTC</w:t>
      </w:r>
      <w:proofErr w:type="spellEnd"/>
      <w:r w:rsidR="00CA685F">
        <w:rPr>
          <w:lang w:val="en-US"/>
        </w:rPr>
        <w:t xml:space="preserve">, indicating the presence of residual catalyst in the polymers. </w:t>
      </w:r>
      <w:r w:rsidR="007B3AA2">
        <w:rPr>
          <w:lang w:val="en-US"/>
        </w:rPr>
        <w:t>A</w:t>
      </w:r>
      <w:r w:rsidR="00EE28E6">
        <w:rPr>
          <w:lang w:val="en-US"/>
        </w:rPr>
        <w:t>dditionally</w:t>
      </w:r>
      <w:r w:rsidR="007B3AA2">
        <w:rPr>
          <w:lang w:val="en-US"/>
        </w:rPr>
        <w:t xml:space="preserve">, </w:t>
      </w:r>
      <w:r w:rsidR="000D04D4">
        <w:rPr>
          <w:lang w:val="en-US"/>
        </w:rPr>
        <w:t xml:space="preserve">to test the degree of the reaction and the stability of product, </w:t>
      </w:r>
      <w:r w:rsidR="00F15346">
        <w:rPr>
          <w:lang w:val="en-US"/>
        </w:rPr>
        <w:t>a</w:t>
      </w:r>
      <w:r w:rsidR="007B3AA2" w:rsidRPr="00185E34">
        <w:rPr>
          <w:lang w:val="en-US"/>
        </w:rPr>
        <w:t>ny amorphous sulfur imbedded in the polymers</w:t>
      </w:r>
      <w:r w:rsidR="000D04D4">
        <w:rPr>
          <w:lang w:val="en-US"/>
        </w:rPr>
        <w:t xml:space="preserve"> synthesized after 3 months</w:t>
      </w:r>
      <w:r w:rsidR="007B3AA2" w:rsidRPr="00185E34">
        <w:rPr>
          <w:lang w:val="en-US"/>
        </w:rPr>
        <w:t xml:space="preserve"> was detected </w:t>
      </w:r>
      <w:proofErr w:type="gramStart"/>
      <w:r w:rsidR="007B3AA2" w:rsidRPr="00185E34">
        <w:rPr>
          <w:lang w:val="en-US"/>
        </w:rPr>
        <w:t>by ﻿thin</w:t>
      </w:r>
      <w:proofErr w:type="gramEnd"/>
      <w:r w:rsidR="007B3AA2" w:rsidRPr="00185E34">
        <w:rPr>
          <w:lang w:val="en-US"/>
        </w:rPr>
        <w:t xml:space="preserve"> layer chromatography (TLC). </w:t>
      </w:r>
      <w:r w:rsidR="00F15346">
        <w:rPr>
          <w:lang w:val="en-US"/>
        </w:rPr>
        <w:t>The result (figure S</w:t>
      </w:r>
      <w:r w:rsidR="00481FF4">
        <w:rPr>
          <w:lang w:val="en-US"/>
        </w:rPr>
        <w:t>7</w:t>
      </w:r>
      <w:r w:rsidR="00F15346">
        <w:rPr>
          <w:lang w:val="en-US"/>
        </w:rPr>
        <w:t>, ESI) shown no sulfur could be detected from SDIBC10T110</w:t>
      </w:r>
      <w:r w:rsidR="000D04D4">
        <w:rPr>
          <w:lang w:val="en-US"/>
        </w:rPr>
        <w:t xml:space="preserve">, suggesting the totally consumption of elemental sulfur and the stability of S-S bonds. </w:t>
      </w:r>
      <w:r w:rsidR="00EF0B12">
        <w:rPr>
          <w:lang w:val="en-US"/>
        </w:rPr>
        <w:t>T</w:t>
      </w:r>
      <w:r w:rsidR="00B33768">
        <w:rPr>
          <w:lang w:val="en-US"/>
        </w:rPr>
        <w:t>he reaction was increased from</w:t>
      </w:r>
      <w:r w:rsidR="0020259E">
        <w:rPr>
          <w:lang w:val="en-US"/>
        </w:rPr>
        <w:t xml:space="preserve"> </w:t>
      </w:r>
      <w:r w:rsidR="00B33768">
        <w:rPr>
          <w:lang w:val="en-US" w:eastAsia="zh-CN"/>
        </w:rPr>
        <w:t>10 g to 100 g to demonstrate the po</w:t>
      </w:r>
      <w:r w:rsidR="00EF0B12">
        <w:rPr>
          <w:lang w:val="en-US" w:eastAsia="zh-CN"/>
        </w:rPr>
        <w:t>tential</w:t>
      </w:r>
      <w:r w:rsidR="00B33768">
        <w:rPr>
          <w:lang w:val="en-US" w:eastAsia="zh-CN"/>
        </w:rPr>
        <w:t xml:space="preserve"> </w:t>
      </w:r>
      <w:r w:rsidR="00EF0B12">
        <w:rPr>
          <w:lang w:val="en-US" w:eastAsia="zh-CN"/>
        </w:rPr>
        <w:t xml:space="preserve">for scaling up </w:t>
      </w:r>
      <w:r w:rsidR="00B33768">
        <w:rPr>
          <w:lang w:val="en-US" w:eastAsia="zh-CN"/>
        </w:rPr>
        <w:t>(figure S</w:t>
      </w:r>
      <w:r w:rsidR="00481FF4">
        <w:rPr>
          <w:lang w:val="en-US" w:eastAsia="zh-CN"/>
        </w:rPr>
        <w:t>8, ESI</w:t>
      </w:r>
      <w:r w:rsidR="00B33768">
        <w:rPr>
          <w:lang w:val="en-US" w:eastAsia="zh-CN"/>
        </w:rPr>
        <w:t xml:space="preserve">), benefiting industrial processing. </w:t>
      </w:r>
    </w:p>
    <w:p w14:paraId="6DDD6815" w14:textId="77777777" w:rsidR="0020259E" w:rsidRDefault="0020259E" w:rsidP="00B33768">
      <w:pPr>
        <w:pStyle w:val="RSCB02ArticleText"/>
        <w:rPr>
          <w:lang w:val="en-US" w:eastAsia="zh-CN"/>
        </w:rPr>
      </w:pPr>
    </w:p>
    <w:p w14:paraId="30459724" w14:textId="45241A80" w:rsidR="00CA685F" w:rsidRPr="00CA685F" w:rsidRDefault="00CA685F" w:rsidP="00CA685F">
      <w:pPr>
        <w:pStyle w:val="RSCB06Sub-SectionHeading"/>
        <w:rPr>
          <w:lang w:val="en-US"/>
        </w:rPr>
      </w:pPr>
      <w:r>
        <w:rPr>
          <w:lang w:val="en-US"/>
        </w:rPr>
        <w:t>Poly(</w:t>
      </w:r>
      <w:r w:rsidRPr="000B3F17">
        <w:rPr>
          <w:lang w:val="en-US"/>
        </w:rPr>
        <w:t>S-EGDMA</w:t>
      </w:r>
      <w:r>
        <w:rPr>
          <w:lang w:val="en-US"/>
        </w:rPr>
        <w:t>)</w:t>
      </w:r>
      <w:r w:rsidRPr="000B3F17">
        <w:rPr>
          <w:lang w:val="en-US"/>
        </w:rPr>
        <w:t xml:space="preserve"> AND </w:t>
      </w:r>
      <w:r>
        <w:rPr>
          <w:lang w:val="en-US"/>
        </w:rPr>
        <w:t>Poly(</w:t>
      </w:r>
      <w:r w:rsidRPr="000B3F17">
        <w:rPr>
          <w:lang w:val="en-US"/>
        </w:rPr>
        <w:t>S-MMA</w:t>
      </w:r>
      <w:r>
        <w:rPr>
          <w:lang w:val="en-US"/>
        </w:rPr>
        <w:t>)</w:t>
      </w:r>
    </w:p>
    <w:p w14:paraId="78C404C9" w14:textId="10DB30D0" w:rsidR="00CA685F" w:rsidRPr="002A20B0" w:rsidRDefault="006D74CD" w:rsidP="00CA685F">
      <w:pPr>
        <w:pStyle w:val="RSCB02ArticleText"/>
        <w:rPr>
          <w:lang w:val="en-US"/>
        </w:rPr>
      </w:pPr>
      <w:r>
        <w:rPr>
          <w:lang w:val="en-US"/>
        </w:rPr>
        <w:t xml:space="preserve">Similar to the control experiments of sulfur and DIB, </w:t>
      </w:r>
      <w:r w:rsidRPr="00D40BB0">
        <w:t>S</w:t>
      </w:r>
      <w:r>
        <w:t>EGDMA</w:t>
      </w:r>
      <w:r w:rsidRPr="00D40BB0">
        <w:t>C0T</w:t>
      </w:r>
      <w:r>
        <w:t>11</w:t>
      </w:r>
      <w:r w:rsidRPr="00D40BB0">
        <w:t>0</w:t>
      </w:r>
      <w:r>
        <w:t xml:space="preserve"> and </w:t>
      </w:r>
      <w:r w:rsidRPr="00D40BB0">
        <w:t>SMMAC0T95</w:t>
      </w:r>
      <w:r>
        <w:t xml:space="preserve"> were performed</w:t>
      </w:r>
      <w:r w:rsidR="00354EFC">
        <w:t xml:space="preserve">, as shown in </w:t>
      </w:r>
      <w:r w:rsidR="00CD5626">
        <w:t>figure</w:t>
      </w:r>
      <w:r w:rsidR="00CD5626" w:rsidRPr="00E244D4">
        <w:t xml:space="preserve"> </w:t>
      </w:r>
      <w:r w:rsidR="004C102D">
        <w:rPr>
          <w:lang w:val="en-US"/>
        </w:rPr>
        <w:t>S9</w:t>
      </w:r>
      <w:r w:rsidR="00354EFC">
        <w:rPr>
          <w:lang w:val="en-US"/>
        </w:rPr>
        <w:t>, ESI</w:t>
      </w:r>
      <w:r>
        <w:t>. However</w:t>
      </w:r>
      <w:r w:rsidR="00243096">
        <w:t>,</w:t>
      </w:r>
      <w:r>
        <w:t xml:space="preserve"> unlike </w:t>
      </w:r>
      <w:r w:rsidRPr="00D40BB0">
        <w:t>SDIBC0T</w:t>
      </w:r>
      <w:r>
        <w:t>11</w:t>
      </w:r>
      <w:r w:rsidRPr="00D40BB0">
        <w:t>0</w:t>
      </w:r>
      <w:r>
        <w:t xml:space="preserve">, sulfur did not react with either EGDMA or MMA at low temperature for more than 18 hours, which were confirmed by </w:t>
      </w:r>
      <w:r w:rsidRPr="00A36CF6">
        <w:rPr>
          <w:vertAlign w:val="superscript"/>
          <w:lang w:val="en-US"/>
        </w:rPr>
        <w:t>1</w:t>
      </w:r>
      <w:r w:rsidRPr="00A36CF6">
        <w:rPr>
          <w:lang w:val="en-US"/>
        </w:rPr>
        <w:t xml:space="preserve">H </w:t>
      </w:r>
      <w:r w:rsidRPr="00DA57B2">
        <w:rPr>
          <w:color w:val="000000" w:themeColor="text1"/>
          <w:lang w:val="en-US"/>
        </w:rPr>
        <w:t>NMR (</w:t>
      </w:r>
      <w:r w:rsidR="00354EFC" w:rsidRPr="00DA57B2">
        <w:rPr>
          <w:color w:val="000000" w:themeColor="text1"/>
          <w:lang w:val="en-US"/>
        </w:rPr>
        <w:t>Fig</w:t>
      </w:r>
      <w:r w:rsidR="00354EFC">
        <w:rPr>
          <w:lang w:val="en-US"/>
        </w:rPr>
        <w:t xml:space="preserve"> </w:t>
      </w:r>
      <w:r w:rsidR="004C102D">
        <w:rPr>
          <w:lang w:val="en-US"/>
        </w:rPr>
        <w:t xml:space="preserve">S10 </w:t>
      </w:r>
      <w:r w:rsidR="00354EFC">
        <w:rPr>
          <w:lang w:val="en-US"/>
        </w:rPr>
        <w:t xml:space="preserve">and </w:t>
      </w:r>
      <w:r w:rsidR="00CD5626">
        <w:t>figure</w:t>
      </w:r>
      <w:r w:rsidR="00CD5626" w:rsidRPr="00E244D4">
        <w:t xml:space="preserve"> </w:t>
      </w:r>
      <w:r w:rsidR="00354EFC">
        <w:rPr>
          <w:lang w:val="en-US"/>
        </w:rPr>
        <w:t>S</w:t>
      </w:r>
      <w:r w:rsidR="004C102D">
        <w:rPr>
          <w:lang w:val="en-US"/>
        </w:rPr>
        <w:t>11</w:t>
      </w:r>
      <w:r w:rsidR="00354EFC">
        <w:rPr>
          <w:lang w:val="en-US"/>
        </w:rPr>
        <w:t xml:space="preserve">, </w:t>
      </w:r>
      <w:r w:rsidRPr="00DA57B2">
        <w:rPr>
          <w:color w:val="000000" w:themeColor="text1"/>
          <w:lang w:val="en-US"/>
        </w:rPr>
        <w:t>ESI).</w:t>
      </w:r>
      <w:r w:rsidRPr="00DA57B2">
        <w:rPr>
          <w:color w:val="000000" w:themeColor="text1"/>
        </w:rPr>
        <w:t xml:space="preserve"> </w:t>
      </w:r>
      <w:proofErr w:type="spellStart"/>
      <w:r w:rsidR="00EF534B">
        <w:rPr>
          <w:color w:val="000000" w:themeColor="text1"/>
        </w:rPr>
        <w:t>Invloved</w:t>
      </w:r>
      <w:proofErr w:type="spellEnd"/>
      <w:r w:rsidR="00EF534B">
        <w:rPr>
          <w:color w:val="000000" w:themeColor="text1"/>
        </w:rPr>
        <w:t xml:space="preserve"> </w:t>
      </w:r>
      <w:proofErr w:type="spellStart"/>
      <w:r w:rsidR="00EF534B">
        <w:rPr>
          <w:color w:val="000000" w:themeColor="text1"/>
        </w:rPr>
        <w:t>NaDTC</w:t>
      </w:r>
      <w:proofErr w:type="spellEnd"/>
      <w:r w:rsidR="00EF534B">
        <w:rPr>
          <w:color w:val="000000" w:themeColor="text1"/>
        </w:rPr>
        <w:t xml:space="preserve">, EGDMA reacted </w:t>
      </w:r>
      <w:r w:rsidR="00D36057">
        <w:rPr>
          <w:color w:val="000000" w:themeColor="text1"/>
        </w:rPr>
        <w:t xml:space="preserve">heterogeneous with sulfur initially at mild </w:t>
      </w:r>
      <w:proofErr w:type="spellStart"/>
      <w:r w:rsidR="00D36057">
        <w:rPr>
          <w:color w:val="000000" w:themeColor="text1"/>
        </w:rPr>
        <w:t>temperatureand</w:t>
      </w:r>
      <w:proofErr w:type="spellEnd"/>
      <w:r w:rsidR="00D36057">
        <w:rPr>
          <w:color w:val="000000" w:themeColor="text1"/>
        </w:rPr>
        <w:t xml:space="preserve"> became homogeneous at last (figure S12, ESI). </w:t>
      </w:r>
      <w:r w:rsidR="00CA685F">
        <w:rPr>
          <w:lang w:val="en-US"/>
        </w:rPr>
        <w:t xml:space="preserve">From the DSC traces (see </w:t>
      </w:r>
      <w:r w:rsidR="00A416DC">
        <w:rPr>
          <w:lang w:val="en-US"/>
        </w:rPr>
        <w:t xml:space="preserve">figure </w:t>
      </w:r>
      <w:r w:rsidR="00A416DC" w:rsidRPr="00DC46E5">
        <w:rPr>
          <w:lang w:val="en-US"/>
        </w:rPr>
        <w:t>2 (</w:t>
      </w:r>
      <w:r w:rsidR="00A416DC">
        <w:rPr>
          <w:lang w:val="en-US"/>
        </w:rPr>
        <w:t>e</w:t>
      </w:r>
      <w:r w:rsidR="00A416DC" w:rsidRPr="00DC46E5">
        <w:rPr>
          <w:lang w:val="en-US"/>
        </w:rPr>
        <w:t>)</w:t>
      </w:r>
      <w:r w:rsidR="004C102D">
        <w:rPr>
          <w:lang w:val="en-US"/>
        </w:rPr>
        <w:t xml:space="preserve"> and figure S13, ESI</w:t>
      </w:r>
      <w:r w:rsidR="00CA685F">
        <w:rPr>
          <w:lang w:val="en-US"/>
        </w:rPr>
        <w:t xml:space="preserve">), </w:t>
      </w:r>
      <w:r w:rsidR="003D5558">
        <w:rPr>
          <w:lang w:val="en-US"/>
        </w:rPr>
        <w:t>sulfur polymers</w:t>
      </w:r>
      <w:r w:rsidR="00CA685F">
        <w:rPr>
          <w:lang w:val="en-US"/>
        </w:rPr>
        <w:t xml:space="preserve"> prepared from EGDMA at different temperature</w:t>
      </w:r>
      <w:r w:rsidR="005F737F">
        <w:rPr>
          <w:lang w:val="en-US"/>
        </w:rPr>
        <w:t xml:space="preserve"> (100 or 110 </w:t>
      </w:r>
      <w:r w:rsidR="005F737F" w:rsidRPr="00C57F18">
        <w:rPr>
          <w:lang w:val="en-US"/>
        </w:rPr>
        <w:t>°C</w:t>
      </w:r>
      <w:r w:rsidR="005F737F">
        <w:rPr>
          <w:lang w:val="en-US"/>
        </w:rPr>
        <w:t>)</w:t>
      </w:r>
      <w:r w:rsidR="00CA685F">
        <w:rPr>
          <w:lang w:val="en-US"/>
        </w:rPr>
        <w:t xml:space="preserve"> have clear glass transition temperatures, indicating the generation of homogenous copolymers. There is no significant difference the </w:t>
      </w:r>
      <w:proofErr w:type="spellStart"/>
      <w:proofErr w:type="gramStart"/>
      <w:r w:rsidR="00CA685F" w:rsidRPr="006A04BF">
        <w:rPr>
          <w:i/>
          <w:lang w:val="en-US"/>
        </w:rPr>
        <w:t>T</w:t>
      </w:r>
      <w:r w:rsidR="00CA685F" w:rsidRPr="00292F09">
        <w:rPr>
          <w:vertAlign w:val="subscript"/>
          <w:lang w:val="en-US"/>
        </w:rPr>
        <w:t>g</w:t>
      </w:r>
      <w:proofErr w:type="spellEnd"/>
      <w:proofErr w:type="gramEnd"/>
      <w:r w:rsidR="00CA685F">
        <w:rPr>
          <w:lang w:val="en-US"/>
        </w:rPr>
        <w:t>, suggesting</w:t>
      </w:r>
      <w:r w:rsidR="00CA685F" w:rsidRPr="00B76736">
        <w:rPr>
          <w:lang w:val="en-US"/>
        </w:rPr>
        <w:t xml:space="preserve"> </w:t>
      </w:r>
      <w:r w:rsidR="00CA685F">
        <w:rPr>
          <w:lang w:val="en-US"/>
        </w:rPr>
        <w:t xml:space="preserve">that </w:t>
      </w:r>
      <w:r w:rsidR="00CA685F" w:rsidRPr="00B76736">
        <w:rPr>
          <w:lang w:val="en-US"/>
        </w:rPr>
        <w:t xml:space="preserve">the reacting temperature did not affect </w:t>
      </w:r>
      <w:r w:rsidR="00CA685F">
        <w:rPr>
          <w:lang w:val="en-US"/>
        </w:rPr>
        <w:t>reaction processing</w:t>
      </w:r>
      <w:r w:rsidR="00CA685F" w:rsidRPr="00B76736">
        <w:rPr>
          <w:lang w:val="en-US"/>
        </w:rPr>
        <w:t xml:space="preserve"> very much. In both situations, no S</w:t>
      </w:r>
      <w:r w:rsidR="00CA685F" w:rsidRPr="00B76736">
        <w:rPr>
          <w:vertAlign w:val="subscript"/>
          <w:lang w:val="en-US"/>
        </w:rPr>
        <w:t>8</w:t>
      </w:r>
      <w:r w:rsidR="00CA685F" w:rsidRPr="00B76736">
        <w:rPr>
          <w:lang w:val="en-US"/>
        </w:rPr>
        <w:t xml:space="preserve"> crystals were detected. </w:t>
      </w:r>
      <w:r w:rsidR="006D0B4D">
        <w:rPr>
          <w:lang w:val="en-US"/>
        </w:rPr>
        <w:t>A higher ratio</w:t>
      </w:r>
      <w:r w:rsidR="00D94366">
        <w:rPr>
          <w:lang w:val="en-US"/>
        </w:rPr>
        <w:t xml:space="preserve"> of catalyst </w:t>
      </w:r>
      <w:r w:rsidR="006D0B4D">
        <w:rPr>
          <w:lang w:val="en-US"/>
        </w:rPr>
        <w:t>added to the reaction</w:t>
      </w:r>
      <w:r w:rsidR="00D94366">
        <w:rPr>
          <w:lang w:val="en-US"/>
        </w:rPr>
        <w:t xml:space="preserve"> of sulfur and EGDMA </w:t>
      </w:r>
      <w:r w:rsidR="006D0B4D">
        <w:rPr>
          <w:lang w:val="en-US"/>
        </w:rPr>
        <w:t>further increased the rate</w:t>
      </w:r>
      <w:r w:rsidR="00D94366">
        <w:rPr>
          <w:lang w:val="en-US"/>
        </w:rPr>
        <w:t>, but also trigge</w:t>
      </w:r>
      <w:r w:rsidR="006D0B4D">
        <w:rPr>
          <w:lang w:val="en-US"/>
        </w:rPr>
        <w:t>d</w:t>
      </w:r>
      <w:r w:rsidR="00D94366">
        <w:rPr>
          <w:lang w:val="en-US"/>
        </w:rPr>
        <w:t xml:space="preserve"> auto</w:t>
      </w:r>
      <w:r w:rsidR="006D0B4D">
        <w:rPr>
          <w:lang w:val="en-US"/>
        </w:rPr>
        <w:t>-</w:t>
      </w:r>
      <w:r w:rsidR="00D94366">
        <w:rPr>
          <w:lang w:val="en-US"/>
        </w:rPr>
        <w:t xml:space="preserve">acceleration, </w:t>
      </w:r>
      <w:r w:rsidR="006D0B4D">
        <w:rPr>
          <w:lang w:val="en-US"/>
        </w:rPr>
        <w:t>introducing</w:t>
      </w:r>
      <w:r w:rsidR="00D94366">
        <w:rPr>
          <w:lang w:val="en-US"/>
        </w:rPr>
        <w:t xml:space="preserve"> heterogeneity </w:t>
      </w:r>
      <w:r w:rsidR="00D94366">
        <w:rPr>
          <w:lang w:val="en-US"/>
        </w:rPr>
        <w:lastRenderedPageBreak/>
        <w:t>(figure S</w:t>
      </w:r>
      <w:r w:rsidR="00D36057">
        <w:rPr>
          <w:lang w:val="en-US"/>
        </w:rPr>
        <w:t>14,</w:t>
      </w:r>
      <w:r w:rsidR="00D94366">
        <w:rPr>
          <w:lang w:val="en-US"/>
        </w:rPr>
        <w:t xml:space="preserve"> ESI). </w:t>
      </w:r>
      <w:r w:rsidR="00CA685F">
        <w:rPr>
          <w:lang w:val="en-US"/>
        </w:rPr>
        <w:t>From the diffraction patterns of poly(S-EGDMA) (</w:t>
      </w:r>
      <w:r w:rsidR="00A416DC">
        <w:rPr>
          <w:lang w:val="en-US"/>
        </w:rPr>
        <w:t xml:space="preserve">figure </w:t>
      </w:r>
      <w:r w:rsidR="00A416DC" w:rsidRPr="00DC46E5">
        <w:rPr>
          <w:lang w:val="en-US"/>
        </w:rPr>
        <w:t>2 (</w:t>
      </w:r>
      <w:r w:rsidR="00A416DC">
        <w:rPr>
          <w:lang w:val="en-US"/>
        </w:rPr>
        <w:t>f</w:t>
      </w:r>
      <w:r w:rsidR="00A416DC" w:rsidRPr="00DC46E5">
        <w:rPr>
          <w:lang w:val="en-US"/>
        </w:rPr>
        <w:t>)</w:t>
      </w:r>
      <w:r w:rsidR="00CA685F">
        <w:rPr>
          <w:lang w:val="en-US"/>
        </w:rPr>
        <w:t xml:space="preserve">), a small signal of crystalline elemental sulfur could be detected from the sample made at 100 </w:t>
      </w:r>
      <w:r w:rsidR="00CA685F" w:rsidRPr="00C57F18">
        <w:rPr>
          <w:lang w:val="en-US"/>
        </w:rPr>
        <w:t>°C</w:t>
      </w:r>
      <w:r w:rsidR="00CA685F">
        <w:rPr>
          <w:lang w:val="en-US"/>
        </w:rPr>
        <w:t xml:space="preserve">, but there was no sharp peak observed from the sample made at 110 </w:t>
      </w:r>
      <w:r w:rsidR="00CA685F" w:rsidRPr="00C57F18">
        <w:rPr>
          <w:lang w:val="en-US"/>
        </w:rPr>
        <w:t>°C</w:t>
      </w:r>
      <w:r w:rsidR="00CA685F">
        <w:rPr>
          <w:lang w:val="en-US"/>
        </w:rPr>
        <w:t xml:space="preserve">. </w:t>
      </w:r>
      <w:r w:rsidR="00CA685F">
        <w:rPr>
          <w:rFonts w:hint="eastAsia"/>
          <w:lang w:val="en-US"/>
        </w:rPr>
        <w:t>W</w:t>
      </w:r>
      <w:r w:rsidR="00CA685F">
        <w:rPr>
          <w:lang w:val="en-US"/>
        </w:rPr>
        <w:t xml:space="preserve">ith the same amount of catalyst, the reaction time of S and EGDMA was much shorter than that of S and DIB, giving an opportunity to screen the reaction through </w:t>
      </w:r>
      <w:r w:rsidR="00CA685F" w:rsidRPr="00A36CF6">
        <w:rPr>
          <w:vertAlign w:val="superscript"/>
          <w:lang w:val="en-US"/>
        </w:rPr>
        <w:t>1</w:t>
      </w:r>
      <w:r w:rsidR="00CA685F" w:rsidRPr="00A36CF6">
        <w:rPr>
          <w:lang w:val="en-US"/>
        </w:rPr>
        <w:t>H NMR</w:t>
      </w:r>
      <w:r w:rsidR="00CA685F">
        <w:rPr>
          <w:lang w:val="en-US"/>
        </w:rPr>
        <w:t xml:space="preserve"> in the early stage of </w:t>
      </w:r>
      <w:proofErr w:type="spellStart"/>
      <w:r w:rsidR="00CA685F">
        <w:rPr>
          <w:lang w:val="en-US"/>
        </w:rPr>
        <w:t>polymerisation</w:t>
      </w:r>
      <w:proofErr w:type="spellEnd"/>
      <w:r w:rsidR="00CA685F">
        <w:rPr>
          <w:lang w:val="en-US"/>
        </w:rPr>
        <w:t>. As the reaction proceeds (figure 3(a)), the integral ratio of the peaks at 5.6 and 6.1 to the peak at 4.4 reduced, indicating the decreas</w:t>
      </w:r>
      <w:r w:rsidR="006A5EC3">
        <w:rPr>
          <w:lang w:val="en-US"/>
        </w:rPr>
        <w:t>ing of C=C double bonds. Interestingly,</w:t>
      </w:r>
      <w:r w:rsidR="00510660">
        <w:rPr>
          <w:lang w:val="en-US"/>
        </w:rPr>
        <w:t xml:space="preserve"> </w:t>
      </w:r>
      <w:r w:rsidR="006A5EC3">
        <w:rPr>
          <w:lang w:val="en-US"/>
        </w:rPr>
        <w:t>new peak</w:t>
      </w:r>
      <w:r w:rsidR="00510660">
        <w:rPr>
          <w:lang w:val="en-US"/>
        </w:rPr>
        <w:t>s</w:t>
      </w:r>
      <w:r w:rsidR="006A5EC3">
        <w:rPr>
          <w:lang w:val="en-US"/>
        </w:rPr>
        <w:t xml:space="preserve"> appeared next to both peaks assigned as </w:t>
      </w:r>
      <w:r w:rsidR="006A5EC3" w:rsidRPr="000E7693">
        <w:rPr>
          <w:lang w:val="en-US"/>
        </w:rPr>
        <w:t>C=C bond proton</w:t>
      </w:r>
      <w:r w:rsidR="006A5EC3">
        <w:rPr>
          <w:lang w:val="en-US"/>
        </w:rPr>
        <w:t xml:space="preserve">s, </w:t>
      </w:r>
      <w:r w:rsidR="009B5579">
        <w:rPr>
          <w:lang w:val="en-US"/>
        </w:rPr>
        <w:t xml:space="preserve">and </w:t>
      </w:r>
      <w:r w:rsidR="006A5EC3">
        <w:rPr>
          <w:lang w:val="en-US"/>
        </w:rPr>
        <w:t>also the ratio of the new shifted peaks to the original peaks</w:t>
      </w:r>
      <w:r w:rsidR="009B5579">
        <w:rPr>
          <w:lang w:val="en-US"/>
        </w:rPr>
        <w:t xml:space="preserve"> increased</w:t>
      </w:r>
      <w:r w:rsidR="006A5EC3">
        <w:rPr>
          <w:lang w:val="en-US"/>
        </w:rPr>
        <w:t xml:space="preserve">, as </w:t>
      </w:r>
      <w:r w:rsidR="006A5EC3" w:rsidRPr="00E2001B">
        <w:rPr>
          <w:color w:val="000000" w:themeColor="text1"/>
          <w:lang w:val="en-US"/>
        </w:rPr>
        <w:t>shown in figure 3(b).</w:t>
      </w:r>
      <w:r w:rsidR="00510660" w:rsidRPr="00E2001B">
        <w:rPr>
          <w:color w:val="000000" w:themeColor="text1"/>
          <w:lang w:val="en-US"/>
        </w:rPr>
        <w:t xml:space="preserve"> We speculate that new peaks </w:t>
      </w:r>
      <w:r w:rsidR="009B5579" w:rsidRPr="00E2001B">
        <w:rPr>
          <w:color w:val="000000" w:themeColor="text1"/>
          <w:lang w:val="en-US"/>
        </w:rPr>
        <w:t xml:space="preserve">are </w:t>
      </w:r>
      <w:r w:rsidR="00510660" w:rsidRPr="00E2001B">
        <w:rPr>
          <w:color w:val="000000" w:themeColor="text1"/>
          <w:lang w:val="en-US"/>
        </w:rPr>
        <w:t>shift</w:t>
      </w:r>
      <w:r w:rsidR="009B5579" w:rsidRPr="00E2001B">
        <w:rPr>
          <w:color w:val="000000" w:themeColor="text1"/>
          <w:lang w:val="en-US"/>
        </w:rPr>
        <w:t>ed</w:t>
      </w:r>
      <w:r w:rsidR="00510660" w:rsidRPr="00E2001B">
        <w:rPr>
          <w:color w:val="000000" w:themeColor="text1"/>
          <w:lang w:val="en-US"/>
        </w:rPr>
        <w:t xml:space="preserve"> </w:t>
      </w:r>
      <w:r w:rsidR="009B5579" w:rsidRPr="00E2001B">
        <w:rPr>
          <w:color w:val="000000" w:themeColor="text1"/>
          <w:lang w:val="en-US"/>
        </w:rPr>
        <w:t xml:space="preserve">from the </w:t>
      </w:r>
      <w:r w:rsidR="00510660" w:rsidRPr="00E2001B">
        <w:rPr>
          <w:color w:val="000000" w:themeColor="text1"/>
          <w:lang w:val="en-US"/>
        </w:rPr>
        <w:t xml:space="preserve">original </w:t>
      </w:r>
      <w:r w:rsidR="009B5579" w:rsidRPr="00E2001B">
        <w:rPr>
          <w:color w:val="000000" w:themeColor="text1"/>
          <w:lang w:val="en-US"/>
        </w:rPr>
        <w:t xml:space="preserve">positions </w:t>
      </w:r>
      <w:r w:rsidR="00510660" w:rsidRPr="00E2001B">
        <w:rPr>
          <w:color w:val="000000" w:themeColor="text1"/>
          <w:lang w:val="en-US"/>
        </w:rPr>
        <w:t>because of polymerization</w:t>
      </w:r>
      <w:r w:rsidR="009B5579" w:rsidRPr="00E2001B">
        <w:rPr>
          <w:color w:val="000000" w:themeColor="text1"/>
          <w:lang w:val="en-US"/>
        </w:rPr>
        <w:t xml:space="preserve"> of sulfur onto the double bond at the other end of the molecule</w:t>
      </w:r>
      <w:r w:rsidR="00510660" w:rsidRPr="00E2001B">
        <w:rPr>
          <w:color w:val="000000" w:themeColor="text1"/>
          <w:lang w:val="en-US"/>
        </w:rPr>
        <w:t>. However, we have to point out that hydrogen substitution is also a possib</w:t>
      </w:r>
      <w:r w:rsidR="009B5579" w:rsidRPr="00E2001B">
        <w:rPr>
          <w:color w:val="000000" w:themeColor="text1"/>
          <w:lang w:val="en-US"/>
        </w:rPr>
        <w:t>ility</w:t>
      </w:r>
      <w:r w:rsidR="00510660" w:rsidRPr="00E2001B">
        <w:rPr>
          <w:color w:val="000000" w:themeColor="text1"/>
          <w:lang w:val="en-US"/>
        </w:rPr>
        <w:t xml:space="preserve">. </w:t>
      </w:r>
      <w:r w:rsidR="00CA685F" w:rsidRPr="00E2001B">
        <w:rPr>
          <w:color w:val="000000" w:themeColor="text1"/>
          <w:lang w:val="en-US"/>
        </w:rPr>
        <w:t>T</w:t>
      </w:r>
      <w:r w:rsidR="00CA685F" w:rsidRPr="00E2001B">
        <w:rPr>
          <w:rFonts w:hint="eastAsia"/>
          <w:color w:val="000000" w:themeColor="text1"/>
          <w:lang w:val="en-US"/>
        </w:rPr>
        <w:t>he</w:t>
      </w:r>
      <w:r w:rsidR="00CA685F" w:rsidRPr="00E2001B">
        <w:rPr>
          <w:color w:val="000000" w:themeColor="text1"/>
          <w:lang w:val="en-US"/>
        </w:rPr>
        <w:t xml:space="preserve"> product prepared from S and MMA is more like oligomer or low molecular weight branched polysulfide than a </w:t>
      </w:r>
      <w:proofErr w:type="spellStart"/>
      <w:r w:rsidR="00CA685F" w:rsidRPr="00E2001B">
        <w:rPr>
          <w:color w:val="000000" w:themeColor="text1"/>
          <w:lang w:val="en-US"/>
        </w:rPr>
        <w:t>thiopolymer</w:t>
      </w:r>
      <w:proofErr w:type="spellEnd"/>
      <w:r w:rsidR="00CA685F" w:rsidRPr="00E2001B">
        <w:rPr>
          <w:color w:val="000000" w:themeColor="text1"/>
          <w:lang w:val="en-US"/>
        </w:rPr>
        <w:t>, and unlike poly(S</w:t>
      </w:r>
      <w:r w:rsidR="00CA685F">
        <w:rPr>
          <w:lang w:val="en-US"/>
        </w:rPr>
        <w:t xml:space="preserve">-DIB) and poly(S-EGDMA), all products of S-MMA could be dissolved in </w:t>
      </w:r>
      <w:r w:rsidR="00CA685F" w:rsidRPr="00DB77E4">
        <w:rPr>
          <w:lang w:val="en-US"/>
        </w:rPr>
        <w:t>deuterated chloroform</w:t>
      </w:r>
      <w:r w:rsidR="00CA685F">
        <w:rPr>
          <w:lang w:val="en-US"/>
        </w:rPr>
        <w:t xml:space="preserve">. </w:t>
      </w:r>
      <w:r w:rsidR="00366ACA">
        <w:rPr>
          <w:lang w:val="en-US"/>
        </w:rPr>
        <w:t>G</w:t>
      </w:r>
      <w:r w:rsidR="00366ACA">
        <w:t>el permeation chromatography (GPC)</w:t>
      </w:r>
      <w:r w:rsidR="00366ACA">
        <w:rPr>
          <w:lang w:eastAsia="zh-CN"/>
        </w:rPr>
        <w:t xml:space="preserve"> was used to test the molecular weight of S-MMM, showing results of </w:t>
      </w:r>
      <w:r w:rsidR="00366ACA" w:rsidRPr="00366ACA">
        <w:rPr>
          <w:i/>
          <w:lang w:eastAsia="zh-CN"/>
        </w:rPr>
        <w:t>M</w:t>
      </w:r>
      <w:r w:rsidR="00366ACA" w:rsidRPr="00366ACA">
        <w:rPr>
          <w:vertAlign w:val="subscript"/>
          <w:lang w:eastAsia="zh-CN"/>
        </w:rPr>
        <w:t>w</w:t>
      </w:r>
      <w:r w:rsidR="00366ACA">
        <w:rPr>
          <w:lang w:eastAsia="zh-CN"/>
        </w:rPr>
        <w:t>= 740 g mol</w:t>
      </w:r>
      <w:r w:rsidR="00366ACA" w:rsidRPr="00366ACA">
        <w:rPr>
          <w:vertAlign w:val="superscript"/>
          <w:lang w:eastAsia="zh-CN"/>
        </w:rPr>
        <w:t>-1</w:t>
      </w:r>
      <w:r w:rsidR="00366ACA">
        <w:rPr>
          <w:lang w:eastAsia="zh-CN"/>
        </w:rPr>
        <w:t xml:space="preserve"> and </w:t>
      </w:r>
      <w:r w:rsidR="00366ACA" w:rsidRPr="00366ACA">
        <w:rPr>
          <w:i/>
          <w:lang w:eastAsia="zh-CN"/>
        </w:rPr>
        <w:t>M</w:t>
      </w:r>
      <w:r w:rsidR="00366ACA" w:rsidRPr="0053376C">
        <w:rPr>
          <w:vertAlign w:val="subscript"/>
          <w:lang w:eastAsia="zh-CN"/>
        </w:rPr>
        <w:t>w</w:t>
      </w:r>
      <w:r w:rsidR="00366ACA">
        <w:rPr>
          <w:lang w:eastAsia="zh-CN"/>
        </w:rPr>
        <w:t>/</w:t>
      </w:r>
      <w:proofErr w:type="spellStart"/>
      <w:r w:rsidR="00366ACA" w:rsidRPr="00366ACA">
        <w:rPr>
          <w:i/>
          <w:lang w:eastAsia="zh-CN"/>
        </w:rPr>
        <w:t>M</w:t>
      </w:r>
      <w:r w:rsidR="00366ACA" w:rsidRPr="00366ACA">
        <w:rPr>
          <w:vertAlign w:val="subscript"/>
          <w:lang w:eastAsia="zh-CN"/>
        </w:rPr>
        <w:t>n</w:t>
      </w:r>
      <w:proofErr w:type="spellEnd"/>
      <w:r w:rsidR="00366ACA">
        <w:rPr>
          <w:lang w:eastAsia="zh-CN"/>
        </w:rPr>
        <w:t xml:space="preserve"> = 1.22 (figure S</w:t>
      </w:r>
      <w:r w:rsidR="00D36057">
        <w:rPr>
          <w:lang w:eastAsia="zh-CN"/>
        </w:rPr>
        <w:t>15,</w:t>
      </w:r>
      <w:r w:rsidR="00366ACA">
        <w:rPr>
          <w:lang w:eastAsia="zh-CN"/>
        </w:rPr>
        <w:t xml:space="preserve"> ESI). </w:t>
      </w:r>
      <w:r w:rsidR="00CA685F" w:rsidRPr="00366ACA">
        <w:rPr>
          <w:lang w:val="en-US"/>
        </w:rPr>
        <w:t>After</w:t>
      </w:r>
      <w:r w:rsidR="00CA685F">
        <w:rPr>
          <w:lang w:val="en-US"/>
        </w:rPr>
        <w:t xml:space="preserve"> curing and removing from the oven, the product was a homogeneous wax-like material, however, cooling to room temperature, 30 min later, </w:t>
      </w:r>
      <w:proofErr w:type="gramStart"/>
      <w:r w:rsidR="00CA685F">
        <w:rPr>
          <w:lang w:val="en-US"/>
        </w:rPr>
        <w:t>phase</w:t>
      </w:r>
      <w:proofErr w:type="gramEnd"/>
      <w:r w:rsidR="00CA685F">
        <w:rPr>
          <w:lang w:val="en-US"/>
        </w:rPr>
        <w:t xml:space="preserve"> separation could be observed, and sulfur crystals were precipitated. This was probably because with only one C=C bond in MMA, it was </w:t>
      </w:r>
      <w:r w:rsidR="00CA685F">
        <w:rPr>
          <w:lang w:val="en-US"/>
        </w:rPr>
        <w:t xml:space="preserve">difficult to stabilize too much sulfur.  The reaction was followed by </w:t>
      </w:r>
      <w:r w:rsidR="00CA685F" w:rsidRPr="00A36CF6">
        <w:rPr>
          <w:vertAlign w:val="superscript"/>
          <w:lang w:val="en-US"/>
        </w:rPr>
        <w:t>1</w:t>
      </w:r>
      <w:r w:rsidR="00CA685F" w:rsidRPr="00A36CF6">
        <w:rPr>
          <w:lang w:val="en-US"/>
        </w:rPr>
        <w:t>H NMR</w:t>
      </w:r>
      <w:r w:rsidR="00CA685F">
        <w:rPr>
          <w:lang w:val="en-US"/>
        </w:rPr>
        <w:t xml:space="preserve"> as well, as shown in figure 3(c). Two peaks indicating alkenyl hydrogens reduced and finally disappeared after long term curing. However, it is hard to say there is no </w:t>
      </w:r>
      <w:proofErr w:type="spellStart"/>
      <w:r w:rsidR="00CA685F">
        <w:rPr>
          <w:lang w:val="en-US"/>
        </w:rPr>
        <w:t>homopolymerisation</w:t>
      </w:r>
      <w:proofErr w:type="spellEnd"/>
      <w:r w:rsidR="00CA685F">
        <w:rPr>
          <w:lang w:val="en-US"/>
        </w:rPr>
        <w:t xml:space="preserve"> by MMA, but, from the peaks around 3, the reaction between sulfur and MMA could be confirmed. </w:t>
      </w:r>
      <w:r w:rsidR="00D36057">
        <w:rPr>
          <w:noProof/>
          <w:lang w:eastAsia="en-GB"/>
        </w:rPr>
        <mc:AlternateContent>
          <mc:Choice Requires="wpg">
            <w:drawing>
              <wp:anchor distT="0" distB="0" distL="114300" distR="114300" simplePos="0" relativeHeight="251669504" behindDoc="0" locked="0" layoutInCell="1" allowOverlap="1" wp14:anchorId="7FFADED8" wp14:editId="500AFCDA">
                <wp:simplePos x="0" y="0"/>
                <wp:positionH relativeFrom="column">
                  <wp:posOffset>5715</wp:posOffset>
                </wp:positionH>
                <wp:positionV relativeFrom="paragraph">
                  <wp:posOffset>90170</wp:posOffset>
                </wp:positionV>
                <wp:extent cx="3162300" cy="4248150"/>
                <wp:effectExtent l="0" t="0" r="0" b="0"/>
                <wp:wrapTopAndBottom/>
                <wp:docPr id="294" name="组合 294"/>
                <wp:cNvGraphicFramePr/>
                <a:graphic xmlns:a="http://schemas.openxmlformats.org/drawingml/2006/main">
                  <a:graphicData uri="http://schemas.microsoft.com/office/word/2010/wordprocessingGroup">
                    <wpg:wgp>
                      <wpg:cNvGrpSpPr/>
                      <wpg:grpSpPr>
                        <a:xfrm>
                          <a:off x="0" y="0"/>
                          <a:ext cx="3162300" cy="4248150"/>
                          <a:chOff x="0" y="0"/>
                          <a:chExt cx="3162300" cy="4248150"/>
                        </a:xfrm>
                      </wpg:grpSpPr>
                      <pic:pic xmlns:pic="http://schemas.openxmlformats.org/drawingml/2006/picture">
                        <pic:nvPicPr>
                          <pic:cNvPr id="292" name="图片 292"/>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2300" cy="3657600"/>
                          </a:xfrm>
                          <a:prstGeom prst="rect">
                            <a:avLst/>
                          </a:prstGeom>
                          <a:noFill/>
                          <a:ln>
                            <a:noFill/>
                          </a:ln>
                        </pic:spPr>
                      </pic:pic>
                      <wps:wsp>
                        <wps:cNvPr id="293" name="文本框 293"/>
                        <wps:cNvSpPr txBox="1"/>
                        <wps:spPr>
                          <a:xfrm>
                            <a:off x="0" y="3714750"/>
                            <a:ext cx="3162300" cy="533400"/>
                          </a:xfrm>
                          <a:prstGeom prst="rect">
                            <a:avLst/>
                          </a:prstGeom>
                          <a:solidFill>
                            <a:prstClr val="white"/>
                          </a:solidFill>
                          <a:ln>
                            <a:noFill/>
                          </a:ln>
                        </wps:spPr>
                        <wps:txbx>
                          <w:txbxContent>
                            <w:p w14:paraId="7406B5F7" w14:textId="12F0EF50" w:rsidR="0038648C" w:rsidRPr="00030C06" w:rsidRDefault="0038648C" w:rsidP="0038648C">
                              <w:pPr>
                                <w:pStyle w:val="RSCI05CaptiontoFigureSchemeChartwithbottombar"/>
                                <w:rPr>
                                  <w:rFonts w:cs="Times New Roman"/>
                                  <w:w w:val="108"/>
                                  <w:sz w:val="18"/>
                                </w:rPr>
                              </w:pPr>
                              <w:r>
                                <w:t xml:space="preserve">Figure </w:t>
                              </w:r>
                              <w:r w:rsidR="00C823F2">
                                <w:fldChar w:fldCharType="begin"/>
                              </w:r>
                              <w:r w:rsidR="00C823F2">
                                <w:instrText xml:space="preserve"> SEQ Figure \* ARABIC </w:instrText>
                              </w:r>
                              <w:r w:rsidR="00C823F2">
                                <w:fldChar w:fldCharType="separate"/>
                              </w:r>
                              <w:r w:rsidR="001B6DC3">
                                <w:rPr>
                                  <w:noProof/>
                                </w:rPr>
                                <w:t>4</w:t>
                              </w:r>
                              <w:r w:rsidR="00C823F2">
                                <w:rPr>
                                  <w:noProof/>
                                </w:rPr>
                                <w:fldChar w:fldCharType="end"/>
                              </w:r>
                              <w:r>
                                <w:t>.</w:t>
                              </w:r>
                              <w:r w:rsidRPr="00A873F7">
                                <w:t xml:space="preserve"> (</w:t>
                              </w:r>
                              <w:proofErr w:type="gramStart"/>
                              <w:r w:rsidRPr="00A873F7">
                                <w:t>a</w:t>
                              </w:r>
                              <w:proofErr w:type="gramEnd"/>
                              <w:r w:rsidRPr="00A873F7">
                                <w:t xml:space="preserve">) 1H NMR spectra for residual solid crystallised after leaching and standard </w:t>
                              </w:r>
                              <w:proofErr w:type="spellStart"/>
                              <w:r w:rsidRPr="00A873F7">
                                <w:t>NaDTC</w:t>
                              </w:r>
                              <w:proofErr w:type="spellEnd"/>
                              <w:r w:rsidRPr="00A873F7">
                                <w:t xml:space="preserve">. (b) </w:t>
                              </w:r>
                              <w:r w:rsidR="0039150C" w:rsidRPr="00A873F7">
                                <w:t>Washed</w:t>
                              </w:r>
                              <w:r w:rsidRPr="00A873F7">
                                <w:t xml:space="preserve"> powder was transferred in silicone mould. (c) Remoulded sample from reprocessing in the oven at 110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FADED8" id="组合 294" o:spid="_x0000_s1036" style="position:absolute;left:0;text-align:left;margin-left:.45pt;margin-top:7.1pt;width:249pt;height:334.5pt;z-index:251669504;mso-width-relative:margin;mso-height-relative:margin" coordsize="31623,4248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">
                <v:shape id="图片 292" o:spid="_x0000_s1037" type="#_x0000_t75" style="position:absolute;width:31623;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">
                  <v:imagedata r:id="rId21" o:title=""/>
                  <v:path arrowok="t"/>
                </v:shape>
                <v:shape id="文本框 293" o:spid="_x0000_s1038" type="#_x0000_t202" style="position:absolute;top:37147;width:3162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" stroked="f">
                  <v:textbox style="mso-fit-shape-to-text:t" inset="0,0,0,0">
                    <w:txbxContent>
                      <w:p w14:paraId="7406B5F7" w14:textId="12F0EF50" w:rsidR="0038648C" w:rsidRPr="00030C06" w:rsidRDefault="0038648C" w:rsidP="0038648C">
                        <w:pPr>
                          <w:pStyle w:val="RSCI05CaptiontoFigureSchemeChartwithbottombar"/>
                          <w:rPr>
                            <w:rFonts w:cs="Times New Roman"/>
                            <w:w w:val="108"/>
                            <w:sz w:val="18"/>
                          </w:rPr>
                        </w:pPr>
                        <w:r>
                          <w:t xml:space="preserve">Figure </w:t>
                        </w:r>
                        <w:r w:rsidR="00B35AE3">
                          <w:fldChar w:fldCharType="begin"/>
                        </w:r>
                        <w:r w:rsidR="00B35AE3">
                          <w:instrText xml:space="preserve"> SEQ Figure \* ARABIC </w:instrText>
                        </w:r>
                        <w:r w:rsidR="00B35AE3">
                          <w:fldChar w:fldCharType="separate"/>
                        </w:r>
                        <w:r w:rsidR="001B6DC3">
                          <w:rPr>
                            <w:noProof/>
                          </w:rPr>
                          <w:t>4</w:t>
                        </w:r>
                        <w:r w:rsidR="00B35AE3">
                          <w:rPr>
                            <w:noProof/>
                          </w:rPr>
                          <w:fldChar w:fldCharType="end"/>
                        </w:r>
                        <w:r>
                          <w:t>.</w:t>
                        </w:r>
                        <w:r w:rsidRPr="00A873F7">
                          <w:t xml:space="preserve"> (a) 1H NMR spectra for residual solid crystallised after leaching and standard NaDTC. (b) </w:t>
                        </w:r>
                        <w:r w:rsidR="0039150C" w:rsidRPr="00A873F7">
                          <w:t>Washed</w:t>
                        </w:r>
                        <w:r w:rsidRPr="00A873F7">
                          <w:t xml:space="preserve"> powder was transferred in silicone mould. (c) Remoulded sample from reprocessing in the oven at 110 °C.</w:t>
                        </w:r>
                      </w:p>
                    </w:txbxContent>
                  </v:textbox>
                </v:shape>
                <w10:wrap type="topAndBottom"/>
              </v:group>
            </w:pict>
          </mc:Fallback>
        </mc:AlternateContent>
      </w:r>
      <w:r w:rsidR="00730FB0">
        <w:rPr>
          <w:lang w:val="en-US"/>
        </w:rPr>
        <w:t xml:space="preserve">However, from the comparison between </w:t>
      </w:r>
      <w:r w:rsidR="00730FB0" w:rsidRPr="00A36CF6">
        <w:rPr>
          <w:vertAlign w:val="superscript"/>
          <w:lang w:val="en-US"/>
        </w:rPr>
        <w:t>1</w:t>
      </w:r>
      <w:r w:rsidR="00730FB0" w:rsidRPr="00A36CF6">
        <w:rPr>
          <w:lang w:val="en-US"/>
        </w:rPr>
        <w:t>H NMR</w:t>
      </w:r>
      <w:r w:rsidR="00730FB0">
        <w:rPr>
          <w:lang w:val="en-US"/>
        </w:rPr>
        <w:t xml:space="preserve"> spectra for S-MMA-96h and PMMA, it could be conclude</w:t>
      </w:r>
      <w:r w:rsidR="00102DAF">
        <w:rPr>
          <w:lang w:val="en-US"/>
        </w:rPr>
        <w:t>d</w:t>
      </w:r>
      <w:r w:rsidR="00730FB0">
        <w:rPr>
          <w:lang w:val="en-US"/>
        </w:rPr>
        <w:t xml:space="preserve"> that copolymerization of sulfur is dominant reaction instead of </w:t>
      </w:r>
      <w:proofErr w:type="spellStart"/>
      <w:r w:rsidR="00730FB0">
        <w:rPr>
          <w:lang w:val="en-US"/>
        </w:rPr>
        <w:t>homopolymerization</w:t>
      </w:r>
      <w:proofErr w:type="spellEnd"/>
      <w:r w:rsidR="00730FB0">
        <w:rPr>
          <w:lang w:val="en-US"/>
        </w:rPr>
        <w:t xml:space="preserve"> of MMA (figure S</w:t>
      </w:r>
      <w:r w:rsidR="00D36057">
        <w:rPr>
          <w:lang w:val="en-US"/>
        </w:rPr>
        <w:t>16,</w:t>
      </w:r>
      <w:r w:rsidR="00730FB0">
        <w:rPr>
          <w:lang w:val="en-US"/>
        </w:rPr>
        <w:t xml:space="preserve"> ESI).</w:t>
      </w:r>
    </w:p>
    <w:p w14:paraId="3A1EA751" w14:textId="0EBBE91A" w:rsidR="00CF64C6" w:rsidRDefault="00CF64C6" w:rsidP="00CA685F">
      <w:pPr>
        <w:pStyle w:val="RSCB02ArticleText"/>
        <w:rPr>
          <w:sz w:val="20"/>
          <w:szCs w:val="20"/>
          <w:lang w:val="en-US"/>
        </w:rPr>
      </w:pPr>
      <w:r>
        <w:rPr>
          <w:sz w:val="20"/>
          <w:szCs w:val="20"/>
          <w:lang w:val="en-US"/>
        </w:rPr>
        <w:t>In order to further prove the catalyst could be used in inverse vulcanization at mild temperature, benefiting crosslinkers with low boiling point</w:t>
      </w:r>
      <w:proofErr w:type="gramStart"/>
      <w:r>
        <w:rPr>
          <w:sz w:val="20"/>
          <w:szCs w:val="20"/>
          <w:lang w:val="en-US"/>
        </w:rPr>
        <w:t xml:space="preserve">, </w:t>
      </w:r>
      <w:r w:rsidRPr="000E1928">
        <w:rPr>
          <w:sz w:val="20"/>
          <w:szCs w:val="20"/>
          <w:lang w:val="en-US"/>
        </w:rPr>
        <w:t>﻿1,4</w:t>
      </w:r>
      <w:proofErr w:type="gramEnd"/>
      <w:r w:rsidRPr="000E1928">
        <w:rPr>
          <w:sz w:val="20"/>
          <w:szCs w:val="20"/>
          <w:lang w:val="en-US"/>
        </w:rPr>
        <w:t xml:space="preserve">-cyclohexanedimethanol </w:t>
      </w:r>
      <w:proofErr w:type="spellStart"/>
      <w:r w:rsidRPr="000E1928">
        <w:rPr>
          <w:sz w:val="20"/>
          <w:szCs w:val="20"/>
          <w:lang w:val="en-US"/>
        </w:rPr>
        <w:t>divinyl</w:t>
      </w:r>
      <w:proofErr w:type="spellEnd"/>
      <w:r w:rsidRPr="000E1928">
        <w:rPr>
          <w:sz w:val="20"/>
          <w:szCs w:val="20"/>
          <w:lang w:val="en-US"/>
        </w:rPr>
        <w:t xml:space="preserve"> ether (CDE)</w:t>
      </w:r>
      <w:r>
        <w:rPr>
          <w:sz w:val="20"/>
          <w:szCs w:val="20"/>
          <w:lang w:val="en-US"/>
        </w:rPr>
        <w:t xml:space="preserve"> was </w:t>
      </w:r>
      <w:r w:rsidR="00113BDD">
        <w:rPr>
          <w:sz w:val="20"/>
          <w:szCs w:val="20"/>
          <w:lang w:val="en-US"/>
        </w:rPr>
        <w:t>induced</w:t>
      </w:r>
      <w:r>
        <w:rPr>
          <w:sz w:val="20"/>
          <w:szCs w:val="20"/>
          <w:lang w:val="en-US"/>
        </w:rPr>
        <w:t xml:space="preserve"> to react with elemental sulfur</w:t>
      </w:r>
      <w:r w:rsidR="00113BDD">
        <w:rPr>
          <w:sz w:val="20"/>
          <w:szCs w:val="20"/>
          <w:lang w:val="en-US"/>
        </w:rPr>
        <w:t xml:space="preserve"> directly</w:t>
      </w:r>
      <w:r>
        <w:rPr>
          <w:sz w:val="20"/>
          <w:szCs w:val="20"/>
          <w:lang w:val="en-US"/>
        </w:rPr>
        <w:t xml:space="preserve">. </w:t>
      </w:r>
      <w:r w:rsidR="00EE53CC">
        <w:rPr>
          <w:sz w:val="20"/>
          <w:szCs w:val="20"/>
          <w:lang w:val="en-US"/>
        </w:rPr>
        <w:t xml:space="preserve">CDE was </w:t>
      </w:r>
      <w:r w:rsidR="00113BDD">
        <w:rPr>
          <w:sz w:val="20"/>
          <w:szCs w:val="20"/>
          <w:lang w:val="en-US"/>
        </w:rPr>
        <w:t>previously used</w:t>
      </w:r>
      <w:r w:rsidR="00650A95">
        <w:rPr>
          <w:sz w:val="20"/>
          <w:szCs w:val="20"/>
          <w:lang w:val="en-US"/>
        </w:rPr>
        <w:t xml:space="preserve"> as a crosslinker in mild temperature </w:t>
      </w:r>
      <w:r w:rsidR="00EE53CC">
        <w:rPr>
          <w:sz w:val="20"/>
          <w:szCs w:val="20"/>
          <w:lang w:val="en-US"/>
        </w:rPr>
        <w:t xml:space="preserve">reported by </w:t>
      </w:r>
      <w:r w:rsidR="00650A95">
        <w:rPr>
          <w:sz w:val="20"/>
          <w:szCs w:val="20"/>
          <w:lang w:val="en-US"/>
        </w:rPr>
        <w:t xml:space="preserve">Jenkins </w:t>
      </w:r>
      <w:r w:rsidR="00650A95" w:rsidRPr="00185E34">
        <w:rPr>
          <w:i/>
          <w:sz w:val="20"/>
          <w:szCs w:val="20"/>
          <w:lang w:val="en-US"/>
        </w:rPr>
        <w:t>et al</w:t>
      </w:r>
      <w:r w:rsidR="00650A95">
        <w:rPr>
          <w:sz w:val="20"/>
          <w:szCs w:val="20"/>
          <w:lang w:val="en-US"/>
        </w:rPr>
        <w:t>.</w:t>
      </w:r>
      <w:r w:rsidR="00C96F36">
        <w:rPr>
          <w:sz w:val="20"/>
          <w:szCs w:val="20"/>
          <w:lang w:val="en-US"/>
        </w:rPr>
        <w:fldChar w:fldCharType="begin" w:fldLock="1"/>
      </w:r>
      <w:r w:rsidR="00C96F36">
        <w:rPr>
          <w:sz w:val="20"/>
          <w:szCs w:val="20"/>
          <w:lang w:val="en-US"/>
        </w:rPr>
        <w:instrText>ADDIN CSL_CITATION {"citationItems":[{"id":"ITEM-1","itemData":{"DOI":"10.1021/acs.macromol.8b01555","ISSN":"15205835","abstract":"Elemental sulfur (S8) is produced in abundance during petroleum refinement, generating millions of tons of waste. Inverse vulcanization utilizes this waste as a feedstock to create new materials. Heating S8 above 159 °C initiates ring-opening, forming radicals that react with difunctional monomers to create polysulfides. High temperature requirements limit the types of monomers that can be incorporated by inverse vulcanization. However, cleaving the linear sulfur chains present in the polysulfides requires less energy. Here, poly(S–divinylbenzene) with varied sulfur contents has been synthesized to act as a prepolymer capable of radical formation at much lower temperatures (90 °C). Dynamic sulfur bonds initiate polymerization with a family of vinylic and allylic ethers. Terpolymers were characterized by NMR spectroscopy, gel permeation chromatography, and differential scanning calorimetry to examine the impact on structure and physical properties. This method expands on inverse vulcanized polymers to crea...","author":[{"dropping-particle":"","family":"Westerman","given":"Clayton R.","non-dropping-particle":"","parse-names":false,"suffix":""},{"dropping-particle":"","family":"Jenkins","given":"Courtney L.","non-dropping-particle":"","parse-names":false,"suffix":""}],"container-title":"Macromolecules","genre":"research-article","id":"ITEM-1","issue":"18","issued":{"date-parts":[["2018"]]},"page":"7233-7238","publisher":"American Chemical Society","title":"Dynamic Sulfur Bonds Initiate Polymerization of Vinyl and Allyl Ethers at Mild Temperatures","type":"article-journal","volume":"51"},"uris":["http://www.mendeley.com/documents/?uuid=a916a3a8-e38f-425b-b450-9f8eeb6e5f45"]}],"mendeley":{"formattedCitation":"&lt;sup&gt;30&lt;/sup&gt;","plainTextFormattedCitation":"30"},"properties":{"noteIndex":0},"schema":"https://github.com/citation-style-language/schema/raw/master/csl-citation.json"}</w:instrText>
      </w:r>
      <w:r w:rsidR="00C96F36">
        <w:rPr>
          <w:sz w:val="20"/>
          <w:szCs w:val="20"/>
          <w:lang w:val="en-US"/>
        </w:rPr>
        <w:fldChar w:fldCharType="separate"/>
      </w:r>
      <w:r w:rsidR="00C96F36" w:rsidRPr="00C96F36">
        <w:rPr>
          <w:noProof/>
          <w:sz w:val="20"/>
          <w:szCs w:val="20"/>
          <w:vertAlign w:val="superscript"/>
          <w:lang w:val="en-US"/>
        </w:rPr>
        <w:t>30</w:t>
      </w:r>
      <w:r w:rsidR="00C96F36">
        <w:rPr>
          <w:sz w:val="20"/>
          <w:szCs w:val="20"/>
          <w:lang w:val="en-US"/>
        </w:rPr>
        <w:fldChar w:fldCharType="end"/>
      </w:r>
      <w:r w:rsidR="00650A95">
        <w:rPr>
          <w:sz w:val="20"/>
          <w:szCs w:val="20"/>
          <w:lang w:val="en-US"/>
        </w:rPr>
        <w:t xml:space="preserve"> However, in their report</w:t>
      </w:r>
      <w:r w:rsidR="00113BDD">
        <w:rPr>
          <w:sz w:val="20"/>
          <w:szCs w:val="20"/>
          <w:lang w:val="en-US"/>
        </w:rPr>
        <w:t xml:space="preserve"> they found that CDE could not be reacted directly with sulfur below its boiling point</w:t>
      </w:r>
      <w:r w:rsidR="00650A95">
        <w:rPr>
          <w:sz w:val="20"/>
          <w:szCs w:val="20"/>
          <w:lang w:val="en-US"/>
        </w:rPr>
        <w:t>,</w:t>
      </w:r>
      <w:r w:rsidR="00113BDD">
        <w:rPr>
          <w:sz w:val="20"/>
          <w:szCs w:val="20"/>
          <w:lang w:val="en-US"/>
        </w:rPr>
        <w:t xml:space="preserve"> rather</w:t>
      </w:r>
      <w:r w:rsidR="00650A95">
        <w:rPr>
          <w:sz w:val="20"/>
          <w:szCs w:val="20"/>
          <w:lang w:val="en-US"/>
        </w:rPr>
        <w:t xml:space="preserve"> </w:t>
      </w:r>
      <w:r w:rsidR="00113BDD">
        <w:rPr>
          <w:sz w:val="20"/>
          <w:szCs w:val="20"/>
          <w:lang w:val="en-US"/>
        </w:rPr>
        <w:t xml:space="preserve">a </w:t>
      </w:r>
      <w:proofErr w:type="spellStart"/>
      <w:r w:rsidR="00650A95">
        <w:rPr>
          <w:sz w:val="20"/>
          <w:szCs w:val="20"/>
          <w:lang w:val="en-US"/>
        </w:rPr>
        <w:t>prepolymer</w:t>
      </w:r>
      <w:proofErr w:type="spellEnd"/>
      <w:r w:rsidR="00650A95">
        <w:rPr>
          <w:sz w:val="20"/>
          <w:szCs w:val="20"/>
          <w:lang w:val="en-US"/>
        </w:rPr>
        <w:t xml:space="preserve"> made</w:t>
      </w:r>
      <w:r w:rsidR="00113BDD">
        <w:rPr>
          <w:sz w:val="20"/>
          <w:szCs w:val="20"/>
          <w:lang w:val="en-US"/>
        </w:rPr>
        <w:t xml:space="preserve"> by reacting sulfur with another crosslinker</w:t>
      </w:r>
      <w:r w:rsidR="00650A95">
        <w:rPr>
          <w:sz w:val="20"/>
          <w:szCs w:val="20"/>
          <w:lang w:val="en-US"/>
        </w:rPr>
        <w:t xml:space="preserve"> </w:t>
      </w:r>
      <w:r w:rsidR="00113BDD">
        <w:rPr>
          <w:sz w:val="20"/>
          <w:szCs w:val="20"/>
          <w:lang w:val="en-US"/>
        </w:rPr>
        <w:t>at</w:t>
      </w:r>
      <w:r w:rsidR="00650A95">
        <w:rPr>
          <w:sz w:val="20"/>
          <w:szCs w:val="20"/>
          <w:lang w:val="en-US"/>
        </w:rPr>
        <w:t xml:space="preserve"> high temperature was need</w:t>
      </w:r>
      <w:r w:rsidR="00113BDD">
        <w:rPr>
          <w:sz w:val="20"/>
          <w:szCs w:val="20"/>
          <w:lang w:val="en-US"/>
        </w:rPr>
        <w:t>ed</w:t>
      </w:r>
      <w:r w:rsidR="00650A95">
        <w:rPr>
          <w:sz w:val="20"/>
          <w:szCs w:val="20"/>
          <w:lang w:val="en-US"/>
        </w:rPr>
        <w:t xml:space="preserve"> to </w:t>
      </w:r>
      <w:r w:rsidR="00C96F36">
        <w:rPr>
          <w:sz w:val="20"/>
          <w:szCs w:val="20"/>
          <w:lang w:val="en-US"/>
        </w:rPr>
        <w:t xml:space="preserve">generate dynamic sulfur bonds </w:t>
      </w:r>
      <w:r w:rsidR="00113BDD">
        <w:rPr>
          <w:sz w:val="20"/>
          <w:szCs w:val="20"/>
          <w:lang w:val="en-US"/>
        </w:rPr>
        <w:t>which</w:t>
      </w:r>
      <w:r w:rsidR="00C96F36">
        <w:rPr>
          <w:sz w:val="20"/>
          <w:szCs w:val="20"/>
          <w:lang w:val="en-US"/>
        </w:rPr>
        <w:t xml:space="preserve"> then </w:t>
      </w:r>
      <w:r w:rsidR="00791DEE">
        <w:rPr>
          <w:sz w:val="20"/>
          <w:szCs w:val="20"/>
          <w:lang w:val="en-US"/>
        </w:rPr>
        <w:t>activate</w:t>
      </w:r>
      <w:r w:rsidR="00650A95">
        <w:rPr>
          <w:sz w:val="20"/>
          <w:szCs w:val="20"/>
          <w:lang w:val="en-US"/>
        </w:rPr>
        <w:t xml:space="preserve"> the low temperature reaction</w:t>
      </w:r>
      <w:r w:rsidR="00113BDD">
        <w:rPr>
          <w:sz w:val="20"/>
          <w:szCs w:val="20"/>
          <w:lang w:val="en-US"/>
        </w:rPr>
        <w:t xml:space="preserve"> of the mixed crosslinker system</w:t>
      </w:r>
      <w:r w:rsidR="00650A95">
        <w:rPr>
          <w:sz w:val="20"/>
          <w:szCs w:val="20"/>
          <w:lang w:val="en-US"/>
        </w:rPr>
        <w:t xml:space="preserve">. </w:t>
      </w:r>
      <w:r w:rsidR="00113BDD">
        <w:rPr>
          <w:sz w:val="20"/>
          <w:szCs w:val="20"/>
          <w:lang w:val="en-US"/>
        </w:rPr>
        <w:t xml:space="preserve">For the direct sulfur-CDE system, catalyzed by </w:t>
      </w:r>
      <w:proofErr w:type="spellStart"/>
      <w:r w:rsidR="00113BDD">
        <w:rPr>
          <w:sz w:val="20"/>
          <w:szCs w:val="20"/>
          <w:lang w:val="en-US"/>
        </w:rPr>
        <w:t>NaDTC</w:t>
      </w:r>
      <w:proofErr w:type="spellEnd"/>
      <w:r w:rsidR="00113BDD">
        <w:rPr>
          <w:sz w:val="20"/>
          <w:szCs w:val="20"/>
          <w:lang w:val="en-US"/>
        </w:rPr>
        <w:t>,</w:t>
      </w:r>
      <w:r>
        <w:rPr>
          <w:sz w:val="20"/>
          <w:szCs w:val="20"/>
          <w:lang w:val="en-US"/>
        </w:rPr>
        <w:t xml:space="preserve"> </w:t>
      </w:r>
      <w:r w:rsidR="00650A95">
        <w:rPr>
          <w:sz w:val="20"/>
          <w:szCs w:val="20"/>
          <w:lang w:val="en-US"/>
        </w:rPr>
        <w:t>several</w:t>
      </w:r>
      <w:r>
        <w:rPr>
          <w:sz w:val="20"/>
          <w:szCs w:val="20"/>
          <w:lang w:val="en-US"/>
        </w:rPr>
        <w:t xml:space="preserve"> characterizations confirmed that CDE reacted with S</w:t>
      </w:r>
      <w:r w:rsidRPr="0028574D">
        <w:rPr>
          <w:sz w:val="20"/>
          <w:szCs w:val="20"/>
          <w:vertAlign w:val="subscript"/>
          <w:lang w:val="en-US"/>
        </w:rPr>
        <w:t>8</w:t>
      </w:r>
      <w:r>
        <w:rPr>
          <w:sz w:val="20"/>
          <w:szCs w:val="20"/>
          <w:lang w:val="en-US"/>
        </w:rPr>
        <w:t xml:space="preserve"> completely at 110 </w:t>
      </w:r>
      <w:r>
        <w:rPr>
          <w:sz w:val="20"/>
          <w:szCs w:val="20"/>
          <w:lang w:val="en-US"/>
        </w:rPr>
        <w:sym w:font="Symbol" w:char="F0B0"/>
      </w:r>
      <w:r>
        <w:rPr>
          <w:sz w:val="20"/>
          <w:szCs w:val="20"/>
          <w:lang w:val="en-US"/>
        </w:rPr>
        <w:t xml:space="preserve">C </w:t>
      </w:r>
      <w:r w:rsidR="00650A95">
        <w:rPr>
          <w:sz w:val="20"/>
          <w:szCs w:val="20"/>
          <w:lang w:val="en-US"/>
        </w:rPr>
        <w:t>in only one step</w:t>
      </w:r>
      <w:r w:rsidR="00650A95" w:rsidRPr="00650A95">
        <w:rPr>
          <w:sz w:val="20"/>
          <w:szCs w:val="20"/>
          <w:lang w:val="en-US"/>
        </w:rPr>
        <w:t xml:space="preserve"> </w:t>
      </w:r>
      <w:r w:rsidR="00EE53CC">
        <w:rPr>
          <w:sz w:val="20"/>
          <w:szCs w:val="20"/>
          <w:lang w:val="en-US"/>
        </w:rPr>
        <w:t>(</w:t>
      </w:r>
      <w:r w:rsidR="00C96F36">
        <w:rPr>
          <w:sz w:val="20"/>
          <w:szCs w:val="20"/>
          <w:lang w:val="en-US"/>
        </w:rPr>
        <w:t xml:space="preserve">figure S17, </w:t>
      </w:r>
      <w:r w:rsidR="00EE53CC">
        <w:rPr>
          <w:sz w:val="20"/>
          <w:szCs w:val="20"/>
          <w:lang w:val="en-US"/>
        </w:rPr>
        <w:t>ESI)</w:t>
      </w:r>
      <w:r>
        <w:rPr>
          <w:sz w:val="20"/>
          <w:szCs w:val="20"/>
          <w:lang w:val="en-US"/>
        </w:rPr>
        <w:t xml:space="preserve">. </w:t>
      </w:r>
    </w:p>
    <w:p w14:paraId="18FA1647" w14:textId="77777777" w:rsidR="0020259E" w:rsidRDefault="0020259E" w:rsidP="00CA685F">
      <w:pPr>
        <w:pStyle w:val="RSCB02ArticleText"/>
        <w:rPr>
          <w:lang w:val="en-US"/>
        </w:rPr>
      </w:pPr>
    </w:p>
    <w:p w14:paraId="1830C56D" w14:textId="68615E9B" w:rsidR="00CA685F" w:rsidRPr="0035772D" w:rsidRDefault="00CA685F" w:rsidP="00CA685F">
      <w:pPr>
        <w:pStyle w:val="RSCB06Sub-SectionHeading"/>
        <w:rPr>
          <w:lang w:val="en-US"/>
        </w:rPr>
      </w:pPr>
      <w:r w:rsidRPr="0087500A">
        <w:rPr>
          <w:lang w:val="en-US"/>
        </w:rPr>
        <w:t xml:space="preserve">Leaching and </w:t>
      </w:r>
      <w:r>
        <w:rPr>
          <w:lang w:val="en-US"/>
        </w:rPr>
        <w:t>r</w:t>
      </w:r>
      <w:r w:rsidRPr="0035772D">
        <w:rPr>
          <w:lang w:val="en-US"/>
        </w:rPr>
        <w:t xml:space="preserve">emolding </w:t>
      </w:r>
    </w:p>
    <w:p w14:paraId="2212A012" w14:textId="787CC1F2" w:rsidR="00CA685F" w:rsidRDefault="00CA685F" w:rsidP="00CA685F">
      <w:pPr>
        <w:pStyle w:val="RSCB02ArticleText"/>
        <w:rPr>
          <w:lang w:val="en-US"/>
        </w:rPr>
      </w:pPr>
      <w:r w:rsidRPr="005523C2">
        <w:rPr>
          <w:rFonts w:hint="eastAsia"/>
          <w:lang w:val="en-US"/>
        </w:rPr>
        <w:t>A</w:t>
      </w:r>
      <w:r w:rsidRPr="005523C2">
        <w:rPr>
          <w:lang w:val="en-US"/>
        </w:rPr>
        <w:t xml:space="preserve">s residual catalyst was detected by </w:t>
      </w:r>
      <w:r w:rsidR="0068292F">
        <w:rPr>
          <w:lang w:val="en-US"/>
        </w:rPr>
        <w:t>P</w:t>
      </w:r>
      <w:r w:rsidRPr="005523C2">
        <w:rPr>
          <w:lang w:val="en-US"/>
        </w:rPr>
        <w:t xml:space="preserve">XRD, </w:t>
      </w:r>
      <w:r>
        <w:rPr>
          <w:lang w:val="en-US"/>
        </w:rPr>
        <w:t xml:space="preserve">the </w:t>
      </w:r>
      <w:r w:rsidR="00773F25">
        <w:rPr>
          <w:lang w:val="en-US"/>
        </w:rPr>
        <w:t>s</w:t>
      </w:r>
      <w:proofErr w:type="spellStart"/>
      <w:r w:rsidR="00773F25">
        <w:t>ulfur</w:t>
      </w:r>
      <w:proofErr w:type="spellEnd"/>
      <w:r w:rsidR="00773F25">
        <w:t xml:space="preserve"> polymers</w:t>
      </w:r>
      <w:r w:rsidR="00773F25" w:rsidRPr="00C7082C">
        <w:t xml:space="preserve"> </w:t>
      </w:r>
      <w:r w:rsidRPr="005523C2">
        <w:rPr>
          <w:lang w:val="en-US"/>
        </w:rPr>
        <w:t xml:space="preserve">was ground into fine powder and washed </w:t>
      </w:r>
      <w:r w:rsidR="00F93A38">
        <w:rPr>
          <w:lang w:val="en-US"/>
        </w:rPr>
        <w:t>with</w:t>
      </w:r>
      <w:r w:rsidR="00F93A38" w:rsidRPr="005523C2">
        <w:rPr>
          <w:lang w:val="en-US"/>
        </w:rPr>
        <w:t xml:space="preserve"> </w:t>
      </w:r>
      <w:r w:rsidRPr="005523C2">
        <w:rPr>
          <w:lang w:val="en-US"/>
        </w:rPr>
        <w:t xml:space="preserve">water, attempting to separate </w:t>
      </w:r>
      <w:r>
        <w:rPr>
          <w:lang w:val="en-US"/>
        </w:rPr>
        <w:t xml:space="preserve">the </w:t>
      </w:r>
      <w:r w:rsidRPr="005523C2">
        <w:rPr>
          <w:lang w:val="en-US"/>
        </w:rPr>
        <w:t xml:space="preserve">polymer and catalyst. After washing and centrifugation, </w:t>
      </w:r>
      <w:r>
        <w:rPr>
          <w:lang w:val="en-US"/>
        </w:rPr>
        <w:t xml:space="preserve">the </w:t>
      </w:r>
      <w:r w:rsidRPr="005523C2">
        <w:rPr>
          <w:lang w:val="en-US"/>
        </w:rPr>
        <w:t xml:space="preserve">supernatant was evaporated to crystalize residual catalyst. </w:t>
      </w:r>
      <w:r w:rsidR="00780EE1">
        <w:rPr>
          <w:lang w:val="en-US"/>
        </w:rPr>
        <w:t>The y</w:t>
      </w:r>
      <w:r w:rsidRPr="005523C2">
        <w:rPr>
          <w:lang w:val="en-US"/>
        </w:rPr>
        <w:t xml:space="preserve">ield of </w:t>
      </w:r>
      <w:proofErr w:type="spellStart"/>
      <w:r w:rsidRPr="005523C2">
        <w:rPr>
          <w:lang w:val="en-US"/>
        </w:rPr>
        <w:t>recrystallisation</w:t>
      </w:r>
      <w:proofErr w:type="spellEnd"/>
      <w:r w:rsidRPr="005523C2">
        <w:rPr>
          <w:lang w:val="en-US"/>
        </w:rPr>
        <w:t xml:space="preserve"> </w:t>
      </w:r>
      <w:r w:rsidR="00780EE1">
        <w:rPr>
          <w:lang w:val="en-US"/>
        </w:rPr>
        <w:t>was</w:t>
      </w:r>
      <w:r w:rsidR="00780EE1" w:rsidRPr="005523C2">
        <w:rPr>
          <w:lang w:val="en-US"/>
        </w:rPr>
        <w:t xml:space="preserve"> </w:t>
      </w:r>
      <w:r>
        <w:rPr>
          <w:lang w:val="en-US"/>
        </w:rPr>
        <w:t xml:space="preserve">only </w:t>
      </w:r>
      <w:r w:rsidRPr="00A36CF6">
        <w:rPr>
          <w:lang w:val="en-US"/>
        </w:rPr>
        <w:t xml:space="preserve">7.9%, </w:t>
      </w:r>
      <w:r>
        <w:rPr>
          <w:lang w:val="en-US"/>
        </w:rPr>
        <w:t>mainly because some</w:t>
      </w:r>
      <w:r w:rsidR="00F65F8E">
        <w:rPr>
          <w:lang w:val="en-US"/>
        </w:rPr>
        <w:t xml:space="preserve"> </w:t>
      </w:r>
      <w:r>
        <w:rPr>
          <w:lang w:val="en-US"/>
        </w:rPr>
        <w:t xml:space="preserve">catalyst is likely still trapped in the </w:t>
      </w:r>
      <w:r w:rsidR="003D5558">
        <w:rPr>
          <w:lang w:val="en-US"/>
        </w:rPr>
        <w:t>sulfur polymers</w:t>
      </w:r>
      <w:r>
        <w:rPr>
          <w:lang w:val="en-US"/>
        </w:rPr>
        <w:t xml:space="preserve">. </w:t>
      </w:r>
      <w:r w:rsidRPr="005523C2">
        <w:rPr>
          <w:lang w:val="en-US"/>
        </w:rPr>
        <w:t>From NMR results</w:t>
      </w:r>
      <w:r>
        <w:rPr>
          <w:lang w:val="en-US"/>
        </w:rPr>
        <w:t>, as shown in figure 4(a)</w:t>
      </w:r>
      <w:r w:rsidRPr="005523C2">
        <w:rPr>
          <w:lang w:val="en-US"/>
        </w:rPr>
        <w:t xml:space="preserve">, the crystalized products have </w:t>
      </w:r>
      <w:r>
        <w:rPr>
          <w:lang w:val="en-US"/>
        </w:rPr>
        <w:t xml:space="preserve">the </w:t>
      </w:r>
      <w:r w:rsidRPr="005523C2">
        <w:rPr>
          <w:lang w:val="en-US"/>
        </w:rPr>
        <w:t xml:space="preserve">same pattern </w:t>
      </w:r>
      <w:r>
        <w:rPr>
          <w:lang w:val="en-US"/>
        </w:rPr>
        <w:t>as</w:t>
      </w:r>
      <w:r w:rsidRPr="005523C2">
        <w:rPr>
          <w:lang w:val="en-US"/>
        </w:rPr>
        <w:t xml:space="preserve"> pure </w:t>
      </w:r>
      <w:proofErr w:type="spellStart"/>
      <w:r w:rsidRPr="005523C2">
        <w:rPr>
          <w:lang w:val="en-US"/>
        </w:rPr>
        <w:t>NaDTC</w:t>
      </w:r>
      <w:proofErr w:type="spellEnd"/>
      <w:r w:rsidRPr="005523C2">
        <w:rPr>
          <w:lang w:val="en-US"/>
        </w:rPr>
        <w:t xml:space="preserve"> </w:t>
      </w:r>
      <w:r>
        <w:rPr>
          <w:lang w:val="en-US"/>
        </w:rPr>
        <w:t>along</w:t>
      </w:r>
      <w:r w:rsidRPr="005523C2">
        <w:rPr>
          <w:lang w:val="en-US"/>
        </w:rPr>
        <w:t xml:space="preserve"> with other impurity peaks</w:t>
      </w:r>
      <w:r>
        <w:rPr>
          <w:lang w:val="en-US"/>
        </w:rPr>
        <w:t>. This indicates there is the potential for recycling of any excess catalyst used</w:t>
      </w:r>
      <w:r w:rsidRPr="005523C2">
        <w:rPr>
          <w:lang w:val="en-US"/>
        </w:rPr>
        <w:t xml:space="preserve">. </w:t>
      </w:r>
      <w:r w:rsidR="00522DBD" w:rsidRPr="00522DBD">
        <w:rPr>
          <w:lang w:val="en-US"/>
        </w:rPr>
        <w:t xml:space="preserve">In the rubber industry, the term catalyst is often used for additives included to increase the rate of vulcanization, largely because it is not possible to separate them back out of the material and reuse them. As such, the term catalyst may not be technically appropriate. </w:t>
      </w:r>
      <w:r w:rsidR="00522DBD">
        <w:rPr>
          <w:lang w:val="en-US"/>
        </w:rPr>
        <w:t>In</w:t>
      </w:r>
      <w:r w:rsidR="00A71384">
        <w:rPr>
          <w:lang w:val="en-US"/>
        </w:rPr>
        <w:t xml:space="preserve"> this </w:t>
      </w:r>
      <w:r w:rsidR="00522DBD">
        <w:rPr>
          <w:lang w:val="en-US"/>
        </w:rPr>
        <w:t>report</w:t>
      </w:r>
      <w:r w:rsidR="00A71384">
        <w:rPr>
          <w:lang w:val="en-US"/>
        </w:rPr>
        <w:t xml:space="preserve">, </w:t>
      </w:r>
      <w:proofErr w:type="spellStart"/>
      <w:r w:rsidR="00A71384">
        <w:rPr>
          <w:lang w:val="en-US"/>
        </w:rPr>
        <w:t>NaDTC</w:t>
      </w:r>
      <w:proofErr w:type="spellEnd"/>
      <w:r w:rsidR="00A71384">
        <w:rPr>
          <w:lang w:val="en-US"/>
        </w:rPr>
        <w:t xml:space="preserve"> </w:t>
      </w:r>
      <w:r w:rsidR="00522DBD">
        <w:rPr>
          <w:lang w:val="en-US"/>
        </w:rPr>
        <w:t>has been</w:t>
      </w:r>
      <w:r w:rsidR="00A71384">
        <w:rPr>
          <w:lang w:val="en-US"/>
        </w:rPr>
        <w:t xml:space="preserve"> termed as a catalyst instead of accelerator</w:t>
      </w:r>
      <w:r w:rsidR="00522DBD">
        <w:rPr>
          <w:lang w:val="en-US"/>
        </w:rPr>
        <w:t xml:space="preserve"> because it is a more broadly recognized term</w:t>
      </w:r>
      <w:r w:rsidR="00A71384">
        <w:rPr>
          <w:lang w:val="en-US"/>
        </w:rPr>
        <w:t xml:space="preserve">. </w:t>
      </w:r>
      <w:r w:rsidRPr="005523C2">
        <w:rPr>
          <w:lang w:val="en-US"/>
        </w:rPr>
        <w:t xml:space="preserve">After drying, </w:t>
      </w:r>
      <w:r>
        <w:rPr>
          <w:lang w:val="en-US"/>
        </w:rPr>
        <w:t>the washed polymers</w:t>
      </w:r>
      <w:r w:rsidRPr="005523C2">
        <w:rPr>
          <w:lang w:val="en-US"/>
        </w:rPr>
        <w:t xml:space="preserve"> were </w:t>
      </w:r>
      <w:r>
        <w:rPr>
          <w:lang w:val="en-US"/>
        </w:rPr>
        <w:t>re</w:t>
      </w:r>
      <w:r w:rsidRPr="005523C2">
        <w:rPr>
          <w:lang w:val="en-US"/>
        </w:rPr>
        <w:t xml:space="preserve">tested by </w:t>
      </w:r>
      <w:r w:rsidR="00060E7A">
        <w:rPr>
          <w:lang w:val="en-US"/>
        </w:rPr>
        <w:t>P</w:t>
      </w:r>
      <w:r w:rsidRPr="005523C2">
        <w:rPr>
          <w:lang w:val="en-US"/>
        </w:rPr>
        <w:t xml:space="preserve">XRD. The </w:t>
      </w:r>
      <w:r>
        <w:rPr>
          <w:lang w:val="en-US"/>
        </w:rPr>
        <w:t>pattern</w:t>
      </w:r>
      <w:r w:rsidRPr="005523C2">
        <w:rPr>
          <w:lang w:val="en-US"/>
        </w:rPr>
        <w:t xml:space="preserve"> showed no crystal</w:t>
      </w:r>
      <w:r>
        <w:rPr>
          <w:lang w:val="en-US"/>
        </w:rPr>
        <w:t>linity remained</w:t>
      </w:r>
      <w:r w:rsidRPr="005523C2">
        <w:rPr>
          <w:lang w:val="en-US"/>
        </w:rPr>
        <w:t xml:space="preserve">. After reheating in the oven, the fine powder </w:t>
      </w:r>
      <w:r>
        <w:rPr>
          <w:lang w:val="en-US"/>
        </w:rPr>
        <w:t xml:space="preserve">could be remolded into different shapes </w:t>
      </w:r>
      <w:r w:rsidRPr="006654D0">
        <w:rPr>
          <w:lang w:val="en-US"/>
        </w:rPr>
        <w:t>(figure 4(</w:t>
      </w:r>
      <w:r>
        <w:rPr>
          <w:lang w:val="en-US"/>
        </w:rPr>
        <w:t>b</w:t>
      </w:r>
      <w:r w:rsidRPr="006654D0">
        <w:rPr>
          <w:lang w:val="en-US"/>
        </w:rPr>
        <w:t>)</w:t>
      </w:r>
      <w:r w:rsidR="00CB74F4">
        <w:rPr>
          <w:lang w:val="en-US"/>
        </w:rPr>
        <w:t xml:space="preserve"> and </w:t>
      </w:r>
      <w:r w:rsidRPr="006654D0">
        <w:rPr>
          <w:lang w:val="en-US"/>
        </w:rPr>
        <w:t>(</w:t>
      </w:r>
      <w:r w:rsidR="00CB74F4">
        <w:rPr>
          <w:lang w:val="en-US"/>
        </w:rPr>
        <w:t>c</w:t>
      </w:r>
      <w:r w:rsidRPr="006654D0">
        <w:rPr>
          <w:lang w:val="en-US"/>
        </w:rPr>
        <w:t>))</w:t>
      </w:r>
      <w:r w:rsidRPr="005523C2">
        <w:rPr>
          <w:lang w:val="en-US"/>
        </w:rPr>
        <w:t xml:space="preserve">. </w:t>
      </w:r>
      <w:r>
        <w:rPr>
          <w:lang w:val="en-US"/>
        </w:rPr>
        <w:t xml:space="preserve">In </w:t>
      </w:r>
      <w:r w:rsidR="00F93A38">
        <w:rPr>
          <w:lang w:val="en-US"/>
        </w:rPr>
        <w:t xml:space="preserve">the reforming </w:t>
      </w:r>
      <w:r>
        <w:rPr>
          <w:lang w:val="en-US"/>
        </w:rPr>
        <w:t>processing,</w:t>
      </w:r>
      <w:r w:rsidRPr="005523C2">
        <w:rPr>
          <w:lang w:val="en-US"/>
        </w:rPr>
        <w:t xml:space="preserve"> with </w:t>
      </w:r>
      <w:r w:rsidR="00F93A38">
        <w:rPr>
          <w:lang w:val="en-US"/>
        </w:rPr>
        <w:t>residual</w:t>
      </w:r>
      <w:r w:rsidRPr="005523C2">
        <w:rPr>
          <w:lang w:val="en-US"/>
        </w:rPr>
        <w:t xml:space="preserve"> catalyst</w:t>
      </w:r>
      <w:r>
        <w:rPr>
          <w:lang w:val="en-US"/>
        </w:rPr>
        <w:t xml:space="preserve"> trapped in the </w:t>
      </w:r>
      <w:r w:rsidR="003D5558">
        <w:rPr>
          <w:lang w:val="en-US"/>
        </w:rPr>
        <w:t>sulfur polymers</w:t>
      </w:r>
      <w:r w:rsidRPr="005523C2">
        <w:rPr>
          <w:lang w:val="en-US"/>
        </w:rPr>
        <w:t xml:space="preserve">, the S-S bonds were </w:t>
      </w:r>
      <w:r>
        <w:rPr>
          <w:lang w:val="en-US"/>
        </w:rPr>
        <w:t xml:space="preserve">activated as dynamic covalent bonds, even at the low temperature of </w:t>
      </w:r>
      <w:r w:rsidR="00F93A38">
        <w:rPr>
          <w:lang w:val="en-US"/>
        </w:rPr>
        <w:t>110</w:t>
      </w:r>
      <w:r w:rsidR="007D1F09">
        <w:rPr>
          <w:lang w:val="en-US"/>
        </w:rPr>
        <w:t xml:space="preserve"> </w:t>
      </w:r>
      <w:r>
        <w:rPr>
          <w:rFonts w:cstheme="minorHAnsi"/>
          <w:lang w:val="en-US"/>
        </w:rPr>
        <w:t>°</w:t>
      </w:r>
      <w:r>
        <w:rPr>
          <w:lang w:val="en-US"/>
        </w:rPr>
        <w:t xml:space="preserve">C. </w:t>
      </w:r>
    </w:p>
    <w:p w14:paraId="6174E0F7" w14:textId="41150AF7" w:rsidR="00E61949" w:rsidRPr="00A61D3E" w:rsidRDefault="00180ABE" w:rsidP="00AF4737">
      <w:pPr>
        <w:pStyle w:val="RSCB04SectionHeading"/>
      </w:pPr>
      <w:r w:rsidRPr="00A61D3E">
        <w:t>Conclusions</w:t>
      </w:r>
    </w:p>
    <w:p w14:paraId="7E7BC7F1" w14:textId="7FBBFAE5" w:rsidR="00B46627" w:rsidRDefault="006A771D" w:rsidP="006A771D">
      <w:pPr>
        <w:pStyle w:val="RSCB02ArticleText"/>
        <w:rPr>
          <w:lang w:val="en-US"/>
        </w:rPr>
      </w:pPr>
      <w:bookmarkStart w:id="8" w:name="_Hlk16970924"/>
      <w:r>
        <w:rPr>
          <w:lang w:val="en-US"/>
        </w:rPr>
        <w:t xml:space="preserve">Different </w:t>
      </w:r>
      <w:r w:rsidR="003D5558">
        <w:rPr>
          <w:lang w:val="en-US"/>
        </w:rPr>
        <w:t>sulfur polymers</w:t>
      </w:r>
      <w:r>
        <w:rPr>
          <w:lang w:val="en-US"/>
        </w:rPr>
        <w:t xml:space="preserve"> were successfully synthesized by inverse vulcanization below the sulfur melting temperature, </w:t>
      </w:r>
      <w:r>
        <w:rPr>
          <w:lang w:val="en-US"/>
        </w:rPr>
        <w:lastRenderedPageBreak/>
        <w:t xml:space="preserve">with </w:t>
      </w:r>
      <w:proofErr w:type="spellStart"/>
      <w:r>
        <w:rPr>
          <w:lang w:val="en-US"/>
        </w:rPr>
        <w:t>NaDTC</w:t>
      </w:r>
      <w:proofErr w:type="spellEnd"/>
      <w:r>
        <w:rPr>
          <w:lang w:val="en-US"/>
        </w:rPr>
        <w:t xml:space="preserve"> as a catalyst. Chemically stable and shape-persistent high-sulfur-content copolymers could be generated. Through this method, no solvents or pre-reacted species were required, and residual catalyst could also be recovered, </w:t>
      </w:r>
      <w:r w:rsidR="00F93A38">
        <w:rPr>
          <w:lang w:val="en-US"/>
        </w:rPr>
        <w:t xml:space="preserve">aligned with </w:t>
      </w:r>
      <w:r>
        <w:rPr>
          <w:lang w:val="en-US"/>
        </w:rPr>
        <w:t xml:space="preserve">the </w:t>
      </w:r>
      <w:r w:rsidR="00F93A38">
        <w:rPr>
          <w:lang w:val="en-US"/>
        </w:rPr>
        <w:t>principles</w:t>
      </w:r>
      <w:r>
        <w:rPr>
          <w:lang w:val="en-US"/>
        </w:rPr>
        <w:t xml:space="preserve"> of green chemistry.</w:t>
      </w:r>
      <w:r w:rsidR="0020259E">
        <w:rPr>
          <w:lang w:val="en-US"/>
        </w:rPr>
        <w:t xml:space="preserve"> It should be considered that </w:t>
      </w:r>
      <w:r w:rsidR="0020259E" w:rsidRPr="0020259E">
        <w:rPr>
          <w:lang w:val="en-US"/>
        </w:rPr>
        <w:t xml:space="preserve">the time taken for the reaction will also contribute to the energy costs, as well as the temperature itself. </w:t>
      </w:r>
      <w:r w:rsidR="0020259E">
        <w:rPr>
          <w:lang w:val="en-US"/>
        </w:rPr>
        <w:t xml:space="preserve">That noted, </w:t>
      </w:r>
      <w:r w:rsidR="0020259E" w:rsidRPr="0020259E">
        <w:rPr>
          <w:lang w:val="en-US"/>
        </w:rPr>
        <w:t>th</w:t>
      </w:r>
      <w:r w:rsidR="0020259E">
        <w:rPr>
          <w:lang w:val="en-US"/>
        </w:rPr>
        <w:t>is catalytic route</w:t>
      </w:r>
      <w:r w:rsidR="0020259E" w:rsidRPr="0020259E">
        <w:rPr>
          <w:lang w:val="en-US"/>
        </w:rPr>
        <w:t xml:space="preserve"> allows lower temperatures to be used, or shorter reaction times for a given temperature</w:t>
      </w:r>
      <w:r w:rsidR="0020259E">
        <w:rPr>
          <w:lang w:val="en-US"/>
        </w:rPr>
        <w:t>. Lower temperatures allow lower boiling crosslinkers to be more easily incorporated, and may be required if sulfur polymers are to be combined with other temperature sensitive materials.</w:t>
      </w:r>
      <w:r>
        <w:rPr>
          <w:lang w:val="en-US"/>
        </w:rPr>
        <w:t xml:space="preserve"> Additionally, after washing, the </w:t>
      </w:r>
      <w:r w:rsidR="003D5558">
        <w:rPr>
          <w:lang w:val="en-US"/>
        </w:rPr>
        <w:t>sulfur polymers</w:t>
      </w:r>
      <w:r>
        <w:rPr>
          <w:lang w:val="en-US"/>
        </w:rPr>
        <w:t xml:space="preserve"> could be reprocessed at mild temperature, allowing recycling. </w:t>
      </w:r>
      <w:r w:rsidR="007D1F09">
        <w:rPr>
          <w:lang w:val="en-US"/>
        </w:rPr>
        <w:t>Thus,</w:t>
      </w:r>
      <w:r>
        <w:rPr>
          <w:lang w:val="en-US"/>
        </w:rPr>
        <w:t xml:space="preserve"> a new route to inverse vulcanize at low temperature is provided.</w:t>
      </w:r>
      <w:r w:rsidR="00315DB8">
        <w:rPr>
          <w:lang w:val="en-US"/>
        </w:rPr>
        <w:t xml:space="preserve"> </w:t>
      </w:r>
    </w:p>
    <w:p w14:paraId="05DECE19" w14:textId="369FDA90" w:rsidR="00B46627" w:rsidRDefault="00B46627" w:rsidP="0025474C">
      <w:pPr>
        <w:pStyle w:val="RSCB04AHeadingSection"/>
        <w:rPr>
          <w:lang w:val="en-US"/>
        </w:rPr>
      </w:pPr>
      <w:r w:rsidRPr="0025474C">
        <w:t>Acknowledgements</w:t>
      </w:r>
    </w:p>
    <w:p w14:paraId="599FFC6F" w14:textId="234C2012" w:rsidR="00B46627" w:rsidRDefault="00B46627" w:rsidP="006A771D">
      <w:pPr>
        <w:pStyle w:val="RSCB02ArticleText"/>
        <w:rPr>
          <w:lang w:val="en-US"/>
        </w:rPr>
      </w:pPr>
      <w:r w:rsidRPr="00B46627">
        <w:rPr>
          <w:lang w:val="en-US"/>
        </w:rPr>
        <w:t xml:space="preserve">We thank L. </w:t>
      </w:r>
      <w:proofErr w:type="spellStart"/>
      <w:r w:rsidRPr="00B46627">
        <w:rPr>
          <w:lang w:val="en-US"/>
        </w:rPr>
        <w:t>Qie</w:t>
      </w:r>
      <w:proofErr w:type="spellEnd"/>
      <w:r w:rsidRPr="00B46627">
        <w:rPr>
          <w:lang w:val="en-US"/>
        </w:rPr>
        <w:t xml:space="preserve"> for useful discussion on NMR.</w:t>
      </w:r>
      <w:r>
        <w:rPr>
          <w:lang w:val="en-US"/>
        </w:rPr>
        <w:t xml:space="preserve"> </w:t>
      </w:r>
      <w:proofErr w:type="spellStart"/>
      <w:r w:rsidRPr="00B46627">
        <w:rPr>
          <w:lang w:val="en-US"/>
        </w:rPr>
        <w:t>T.H.thanks</w:t>
      </w:r>
      <w:proofErr w:type="spellEnd"/>
      <w:r w:rsidR="0034230A">
        <w:rPr>
          <w:lang w:val="en-US"/>
        </w:rPr>
        <w:t xml:space="preserve"> </w:t>
      </w:r>
      <w:r w:rsidRPr="00B46627">
        <w:rPr>
          <w:lang w:val="en-US"/>
        </w:rPr>
        <w:t>the Royal</w:t>
      </w:r>
      <w:r w:rsidR="0025474C">
        <w:rPr>
          <w:lang w:val="en-US"/>
        </w:rPr>
        <w:t xml:space="preserve"> </w:t>
      </w:r>
      <w:r w:rsidRPr="00B46627">
        <w:rPr>
          <w:lang w:val="en-US"/>
        </w:rPr>
        <w:t>Society for a Research Fellowship.</w:t>
      </w:r>
    </w:p>
    <w:bookmarkEnd w:id="8"/>
    <w:p w14:paraId="53DB1D0F" w14:textId="41DD59B7" w:rsidR="00584D2B" w:rsidRDefault="00584D2B" w:rsidP="00584D2B">
      <w:pPr>
        <w:pStyle w:val="RSCB04AHeadingSection"/>
      </w:pPr>
      <w:r>
        <w:t>Conflict</w:t>
      </w:r>
      <w:r w:rsidR="00476602">
        <w:t>s</w:t>
      </w:r>
      <w:r>
        <w:t xml:space="preserve"> of interest</w:t>
      </w:r>
    </w:p>
    <w:p w14:paraId="17F6B699" w14:textId="5B6965AC" w:rsidR="00BC6382" w:rsidRDefault="00BC6382" w:rsidP="00BC6382">
      <w:pPr>
        <w:rPr>
          <w:rFonts w:cs="Times New Roman"/>
          <w:w w:val="108"/>
          <w:sz w:val="18"/>
          <w:szCs w:val="18"/>
        </w:rPr>
      </w:pPr>
      <w:r>
        <w:rPr>
          <w:rFonts w:cs="Times New Roman"/>
          <w:w w:val="108"/>
          <w:sz w:val="18"/>
          <w:szCs w:val="18"/>
        </w:rPr>
        <w:t>There are no conflicts to declare</w:t>
      </w:r>
      <w:r w:rsidR="00D423BF">
        <w:rPr>
          <w:rFonts w:cs="Times New Roman"/>
          <w:w w:val="108"/>
          <w:sz w:val="18"/>
          <w:szCs w:val="18"/>
        </w:rPr>
        <w:t>.</w:t>
      </w:r>
    </w:p>
    <w:p w14:paraId="6EC7BF81" w14:textId="77777777" w:rsidR="00D010E8" w:rsidRPr="00EF6BD4" w:rsidRDefault="00E61949" w:rsidP="00EF6BD4">
      <w:pPr>
        <w:pStyle w:val="RSCB04SectionHeading"/>
      </w:pPr>
      <w:r w:rsidRPr="00EF6BD4">
        <w:t>Notes and references</w:t>
      </w:r>
    </w:p>
    <w:p w14:paraId="0EA741CD" w14:textId="66F491A8" w:rsidR="00C96F36" w:rsidRPr="00C96F36" w:rsidRDefault="006A771D" w:rsidP="00C96F36">
      <w:pPr>
        <w:widowControl w:val="0"/>
        <w:autoSpaceDE w:val="0"/>
        <w:autoSpaceDN w:val="0"/>
        <w:adjustRightInd w:val="0"/>
        <w:spacing w:after="0" w:line="240" w:lineRule="exact"/>
        <w:ind w:left="640" w:hanging="640"/>
        <w:rPr>
          <w:rFonts w:ascii="Calibri" w:hAnsi="Calibri" w:cs="Calibri"/>
          <w:noProof/>
          <w:sz w:val="18"/>
          <w:szCs w:val="24"/>
        </w:rPr>
      </w:pPr>
      <w:r>
        <w:rPr>
          <w:lang w:val="en-US"/>
        </w:rPr>
        <w:fldChar w:fldCharType="begin" w:fldLock="1"/>
      </w:r>
      <w:r>
        <w:rPr>
          <w:lang w:val="en-US"/>
        </w:rPr>
        <w:instrText xml:space="preserve">ADDIN Mendeley Bibliography CSL_BIBLIOGRAPHY </w:instrText>
      </w:r>
      <w:r>
        <w:rPr>
          <w:lang w:val="en-US"/>
        </w:rPr>
        <w:fldChar w:fldCharType="separate"/>
      </w:r>
      <w:r w:rsidR="00C96F36" w:rsidRPr="00C96F36">
        <w:rPr>
          <w:rFonts w:ascii="Calibri" w:hAnsi="Calibri" w:cs="Calibri"/>
          <w:noProof/>
          <w:sz w:val="18"/>
          <w:szCs w:val="24"/>
        </w:rPr>
        <w:t>1</w:t>
      </w:r>
      <w:r w:rsidR="00C96F36" w:rsidRPr="00C96F36">
        <w:rPr>
          <w:rFonts w:ascii="Calibri" w:hAnsi="Calibri" w:cs="Calibri"/>
          <w:noProof/>
          <w:sz w:val="18"/>
          <w:szCs w:val="24"/>
        </w:rPr>
        <w:tab/>
        <w:t xml:space="preserve">M. SCHMIDT, in </w:t>
      </w:r>
      <w:r w:rsidR="00C96F36" w:rsidRPr="00C96F36">
        <w:rPr>
          <w:rFonts w:ascii="Calibri" w:hAnsi="Calibri" w:cs="Calibri"/>
          <w:i/>
          <w:iCs/>
          <w:noProof/>
          <w:sz w:val="18"/>
          <w:szCs w:val="24"/>
        </w:rPr>
        <w:t>In New Uses of Sulfur</w:t>
      </w:r>
      <w:r w:rsidR="00C96F36" w:rsidRPr="00C96F36">
        <w:rPr>
          <w:rFonts w:ascii="Calibri" w:hAnsi="Calibri" w:cs="Calibri"/>
          <w:noProof/>
          <w:sz w:val="18"/>
          <w:szCs w:val="24"/>
        </w:rPr>
        <w:t>, 1978, pp. 1–12.</w:t>
      </w:r>
    </w:p>
    <w:p w14:paraId="41941636"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w:t>
      </w:r>
      <w:r w:rsidRPr="00C96F36">
        <w:rPr>
          <w:rFonts w:ascii="Calibri" w:hAnsi="Calibri" w:cs="Calibri"/>
          <w:noProof/>
          <w:sz w:val="18"/>
          <w:szCs w:val="24"/>
        </w:rPr>
        <w:tab/>
        <w:t xml:space="preserve">E.-G. Abdel-Mohsen Onsy, Mohamed; Maisa, </w:t>
      </w:r>
      <w:r w:rsidRPr="00C96F36">
        <w:rPr>
          <w:rFonts w:ascii="Calibri" w:hAnsi="Calibri" w:cs="Calibri"/>
          <w:i/>
          <w:iCs/>
          <w:noProof/>
          <w:sz w:val="18"/>
          <w:szCs w:val="24"/>
        </w:rPr>
        <w:t>J. Ross Publ.</w:t>
      </w:r>
    </w:p>
    <w:p w14:paraId="6924ED0E"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3</w:t>
      </w:r>
      <w:r w:rsidRPr="00C96F36">
        <w:rPr>
          <w:rFonts w:ascii="Calibri" w:hAnsi="Calibri" w:cs="Calibri"/>
          <w:noProof/>
          <w:sz w:val="18"/>
          <w:szCs w:val="24"/>
        </w:rPr>
        <w:tab/>
        <w:t xml:space="preserve">T. Hasell, D. J. Parker, H. A. Jones, T. McAllister and S. M. Howdle, </w:t>
      </w:r>
      <w:r w:rsidRPr="00C96F36">
        <w:rPr>
          <w:rFonts w:ascii="Calibri" w:hAnsi="Calibri" w:cs="Calibri"/>
          <w:i/>
          <w:iCs/>
          <w:noProof/>
          <w:sz w:val="18"/>
          <w:szCs w:val="24"/>
        </w:rPr>
        <w:t>Chem. Commun.</w:t>
      </w:r>
      <w:r w:rsidRPr="00C96F36">
        <w:rPr>
          <w:rFonts w:ascii="Calibri" w:hAnsi="Calibri" w:cs="Calibri"/>
          <w:noProof/>
          <w:sz w:val="18"/>
          <w:szCs w:val="24"/>
        </w:rPr>
        <w:t xml:space="preserve">, 2016, </w:t>
      </w:r>
      <w:r w:rsidRPr="00C96F36">
        <w:rPr>
          <w:rFonts w:ascii="Calibri" w:hAnsi="Calibri" w:cs="Calibri"/>
          <w:b/>
          <w:bCs/>
          <w:noProof/>
          <w:sz w:val="18"/>
          <w:szCs w:val="24"/>
        </w:rPr>
        <w:t>52</w:t>
      </w:r>
      <w:r w:rsidRPr="00C96F36">
        <w:rPr>
          <w:rFonts w:ascii="Calibri" w:hAnsi="Calibri" w:cs="Calibri"/>
          <w:noProof/>
          <w:sz w:val="18"/>
          <w:szCs w:val="24"/>
        </w:rPr>
        <w:t>, 5383–5386.</w:t>
      </w:r>
    </w:p>
    <w:p w14:paraId="48A73150"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4</w:t>
      </w:r>
      <w:r w:rsidRPr="00C96F36">
        <w:rPr>
          <w:rFonts w:ascii="Calibri" w:hAnsi="Calibri" w:cs="Calibri"/>
          <w:noProof/>
          <w:sz w:val="18"/>
          <w:szCs w:val="24"/>
        </w:rPr>
        <w:tab/>
        <w:t xml:space="preserve">C. J. Moore, </w:t>
      </w:r>
      <w:r w:rsidRPr="00C96F36">
        <w:rPr>
          <w:rFonts w:ascii="Calibri" w:hAnsi="Calibri" w:cs="Calibri"/>
          <w:i/>
          <w:iCs/>
          <w:noProof/>
          <w:sz w:val="18"/>
          <w:szCs w:val="24"/>
        </w:rPr>
        <w:t>Environ. Res.</w:t>
      </w:r>
      <w:r w:rsidRPr="00C96F36">
        <w:rPr>
          <w:rFonts w:ascii="Calibri" w:hAnsi="Calibri" w:cs="Calibri"/>
          <w:noProof/>
          <w:sz w:val="18"/>
          <w:szCs w:val="24"/>
        </w:rPr>
        <w:t xml:space="preserve">, 2008, </w:t>
      </w:r>
      <w:r w:rsidRPr="00C96F36">
        <w:rPr>
          <w:rFonts w:ascii="Calibri" w:hAnsi="Calibri" w:cs="Calibri"/>
          <w:b/>
          <w:bCs/>
          <w:noProof/>
          <w:sz w:val="18"/>
          <w:szCs w:val="24"/>
        </w:rPr>
        <w:t>108</w:t>
      </w:r>
      <w:r w:rsidRPr="00C96F36">
        <w:rPr>
          <w:rFonts w:ascii="Calibri" w:hAnsi="Calibri" w:cs="Calibri"/>
          <w:noProof/>
          <w:sz w:val="18"/>
          <w:szCs w:val="24"/>
        </w:rPr>
        <w:t>, 131–139.</w:t>
      </w:r>
    </w:p>
    <w:p w14:paraId="511BB43C"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5</w:t>
      </w:r>
      <w:r w:rsidRPr="00C96F36">
        <w:rPr>
          <w:rFonts w:ascii="Calibri" w:hAnsi="Calibri" w:cs="Calibri"/>
          <w:noProof/>
          <w:sz w:val="18"/>
          <w:szCs w:val="24"/>
        </w:rPr>
        <w:tab/>
        <w:t xml:space="preserve">P. Anastas and N. Eghbali, </w:t>
      </w:r>
      <w:r w:rsidRPr="00C96F36">
        <w:rPr>
          <w:rFonts w:ascii="Calibri" w:hAnsi="Calibri" w:cs="Calibri"/>
          <w:i/>
          <w:iCs/>
          <w:noProof/>
          <w:sz w:val="18"/>
          <w:szCs w:val="24"/>
        </w:rPr>
        <w:t>Chem. Soc. Rev.</w:t>
      </w:r>
      <w:r w:rsidRPr="00C96F36">
        <w:rPr>
          <w:rFonts w:ascii="Calibri" w:hAnsi="Calibri" w:cs="Calibri"/>
          <w:noProof/>
          <w:sz w:val="18"/>
          <w:szCs w:val="24"/>
        </w:rPr>
        <w:t xml:space="preserve">, 2010, </w:t>
      </w:r>
      <w:r w:rsidRPr="00C96F36">
        <w:rPr>
          <w:rFonts w:ascii="Calibri" w:hAnsi="Calibri" w:cs="Calibri"/>
          <w:b/>
          <w:bCs/>
          <w:noProof/>
          <w:sz w:val="18"/>
          <w:szCs w:val="24"/>
        </w:rPr>
        <w:t>39</w:t>
      </w:r>
      <w:r w:rsidRPr="00C96F36">
        <w:rPr>
          <w:rFonts w:ascii="Calibri" w:hAnsi="Calibri" w:cs="Calibri"/>
          <w:noProof/>
          <w:sz w:val="18"/>
          <w:szCs w:val="24"/>
        </w:rPr>
        <w:t>, 301–312.</w:t>
      </w:r>
    </w:p>
    <w:p w14:paraId="2EDE4A66"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6</w:t>
      </w:r>
      <w:r w:rsidRPr="00C96F36">
        <w:rPr>
          <w:rFonts w:ascii="Calibri" w:hAnsi="Calibri" w:cs="Calibri"/>
          <w:noProof/>
          <w:sz w:val="18"/>
          <w:szCs w:val="24"/>
        </w:rPr>
        <w:tab/>
        <w:t xml:space="preserve">W. J. Chung, J. J. Griebel, E. T. Kim, H. Yoon, A. G. Simmonds, H. J. Ji, P. T. Dirlam, R. S. Glass, J. J. Wie, N. A. Nguyen, B. W. Guralnick, J. Park, Á. Somogyi, P. Theato, M. E. Mackay, Y. Sung, K. Char and J. Pyun, </w:t>
      </w:r>
      <w:r w:rsidRPr="00C96F36">
        <w:rPr>
          <w:rFonts w:ascii="Calibri" w:hAnsi="Calibri" w:cs="Calibri"/>
          <w:i/>
          <w:iCs/>
          <w:noProof/>
          <w:sz w:val="18"/>
          <w:szCs w:val="24"/>
        </w:rPr>
        <w:t>Nat. Chem.</w:t>
      </w:r>
      <w:r w:rsidRPr="00C96F36">
        <w:rPr>
          <w:rFonts w:ascii="Calibri" w:hAnsi="Calibri" w:cs="Calibri"/>
          <w:noProof/>
          <w:sz w:val="18"/>
          <w:szCs w:val="24"/>
        </w:rPr>
        <w:t xml:space="preserve">, 2013, </w:t>
      </w:r>
      <w:r w:rsidRPr="00C96F36">
        <w:rPr>
          <w:rFonts w:ascii="Calibri" w:hAnsi="Calibri" w:cs="Calibri"/>
          <w:b/>
          <w:bCs/>
          <w:noProof/>
          <w:sz w:val="18"/>
          <w:szCs w:val="24"/>
        </w:rPr>
        <w:t>5</w:t>
      </w:r>
      <w:r w:rsidRPr="00C96F36">
        <w:rPr>
          <w:rFonts w:ascii="Calibri" w:hAnsi="Calibri" w:cs="Calibri"/>
          <w:noProof/>
          <w:sz w:val="18"/>
          <w:szCs w:val="24"/>
        </w:rPr>
        <w:t>, 518–524.</w:t>
      </w:r>
    </w:p>
    <w:p w14:paraId="20D8F469"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7</w:t>
      </w:r>
      <w:r w:rsidRPr="00C96F36">
        <w:rPr>
          <w:rFonts w:ascii="Calibri" w:hAnsi="Calibri" w:cs="Calibri"/>
          <w:noProof/>
          <w:sz w:val="18"/>
          <w:szCs w:val="24"/>
        </w:rPr>
        <w:tab/>
        <w:t xml:space="preserve">M. P. Crockett, A. M. Evans, M. J. H. Worthington, I. S. Albuquerque, A. D. Slattery, C. T. Gibson, J. A. Campbell, D. A. Lewis, G. J. L. Bernardes and J. M. Chalker, </w:t>
      </w:r>
      <w:r w:rsidRPr="00C96F36">
        <w:rPr>
          <w:rFonts w:ascii="Calibri" w:hAnsi="Calibri" w:cs="Calibri"/>
          <w:i/>
          <w:iCs/>
          <w:noProof/>
          <w:sz w:val="18"/>
          <w:szCs w:val="24"/>
        </w:rPr>
        <w:t>Angew. Chemie Int. Ed.</w:t>
      </w:r>
      <w:r w:rsidRPr="00C96F36">
        <w:rPr>
          <w:rFonts w:ascii="Calibri" w:hAnsi="Calibri" w:cs="Calibri"/>
          <w:noProof/>
          <w:sz w:val="18"/>
          <w:szCs w:val="24"/>
        </w:rPr>
        <w:t xml:space="preserve">, 2016, </w:t>
      </w:r>
      <w:r w:rsidRPr="00C96F36">
        <w:rPr>
          <w:rFonts w:ascii="Calibri" w:hAnsi="Calibri" w:cs="Calibri"/>
          <w:b/>
          <w:bCs/>
          <w:noProof/>
          <w:sz w:val="18"/>
          <w:szCs w:val="24"/>
        </w:rPr>
        <w:t>55</w:t>
      </w:r>
      <w:r w:rsidRPr="00C96F36">
        <w:rPr>
          <w:rFonts w:ascii="Calibri" w:hAnsi="Calibri" w:cs="Calibri"/>
          <w:noProof/>
          <w:sz w:val="18"/>
          <w:szCs w:val="24"/>
        </w:rPr>
        <w:t>, 1714–1718.</w:t>
      </w:r>
    </w:p>
    <w:p w14:paraId="3E253351"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8</w:t>
      </w:r>
      <w:r w:rsidRPr="00C96F36">
        <w:rPr>
          <w:rFonts w:ascii="Calibri" w:hAnsi="Calibri" w:cs="Calibri"/>
          <w:noProof/>
          <w:sz w:val="18"/>
          <w:szCs w:val="24"/>
        </w:rPr>
        <w:tab/>
        <w:t xml:space="preserve">J. J. Griebel, R. S. Glass, K. Char and J. Pyun, </w:t>
      </w:r>
      <w:r w:rsidRPr="00C96F36">
        <w:rPr>
          <w:rFonts w:ascii="Calibri" w:hAnsi="Calibri" w:cs="Calibri"/>
          <w:i/>
          <w:iCs/>
          <w:noProof/>
          <w:sz w:val="18"/>
          <w:szCs w:val="24"/>
        </w:rPr>
        <w:t>Prog. Polym. Sci.</w:t>
      </w:r>
      <w:r w:rsidRPr="00C96F36">
        <w:rPr>
          <w:rFonts w:ascii="Calibri" w:hAnsi="Calibri" w:cs="Calibri"/>
          <w:noProof/>
          <w:sz w:val="18"/>
          <w:szCs w:val="24"/>
        </w:rPr>
        <w:t xml:space="preserve">, 2016, </w:t>
      </w:r>
      <w:r w:rsidRPr="00C96F36">
        <w:rPr>
          <w:rFonts w:ascii="Calibri" w:hAnsi="Calibri" w:cs="Calibri"/>
          <w:b/>
          <w:bCs/>
          <w:noProof/>
          <w:sz w:val="18"/>
          <w:szCs w:val="24"/>
        </w:rPr>
        <w:t>58</w:t>
      </w:r>
      <w:r w:rsidRPr="00C96F36">
        <w:rPr>
          <w:rFonts w:ascii="Calibri" w:hAnsi="Calibri" w:cs="Calibri"/>
          <w:noProof/>
          <w:sz w:val="18"/>
          <w:szCs w:val="24"/>
        </w:rPr>
        <w:t>, 90–125.</w:t>
      </w:r>
    </w:p>
    <w:p w14:paraId="342E75BB"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9</w:t>
      </w:r>
      <w:r w:rsidRPr="00C96F36">
        <w:rPr>
          <w:rFonts w:ascii="Calibri" w:hAnsi="Calibri" w:cs="Calibri"/>
          <w:noProof/>
          <w:sz w:val="18"/>
          <w:szCs w:val="24"/>
        </w:rPr>
        <w:tab/>
        <w:t xml:space="preserve">D. J. Parker, H. A. Jones, S. Petcher, L. Cervini, J. M. Griffin, R. Akhtar and T. Hasell, </w:t>
      </w:r>
      <w:r w:rsidRPr="00C96F36">
        <w:rPr>
          <w:rFonts w:ascii="Calibri" w:hAnsi="Calibri" w:cs="Calibri"/>
          <w:i/>
          <w:iCs/>
          <w:noProof/>
          <w:sz w:val="18"/>
          <w:szCs w:val="24"/>
        </w:rPr>
        <w:t>J. Mater. Chem. A</w:t>
      </w:r>
      <w:r w:rsidRPr="00C96F36">
        <w:rPr>
          <w:rFonts w:ascii="Calibri" w:hAnsi="Calibri" w:cs="Calibri"/>
          <w:noProof/>
          <w:sz w:val="18"/>
          <w:szCs w:val="24"/>
        </w:rPr>
        <w:t xml:space="preserve">, 2017, </w:t>
      </w:r>
      <w:r w:rsidRPr="00C96F36">
        <w:rPr>
          <w:rFonts w:ascii="Calibri" w:hAnsi="Calibri" w:cs="Calibri"/>
          <w:b/>
          <w:bCs/>
          <w:noProof/>
          <w:sz w:val="18"/>
          <w:szCs w:val="24"/>
        </w:rPr>
        <w:t>5</w:t>
      </w:r>
      <w:r w:rsidRPr="00C96F36">
        <w:rPr>
          <w:rFonts w:ascii="Calibri" w:hAnsi="Calibri" w:cs="Calibri"/>
          <w:noProof/>
          <w:sz w:val="18"/>
          <w:szCs w:val="24"/>
        </w:rPr>
        <w:t>, 11682–11692.</w:t>
      </w:r>
    </w:p>
    <w:p w14:paraId="75674F76"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0</w:t>
      </w:r>
      <w:r w:rsidRPr="00C96F36">
        <w:rPr>
          <w:rFonts w:ascii="Calibri" w:hAnsi="Calibri" w:cs="Calibri"/>
          <w:noProof/>
          <w:sz w:val="18"/>
          <w:szCs w:val="24"/>
        </w:rPr>
        <w:tab/>
        <w:t xml:space="preserve">Y. Zhang, J. J. Griebel, P. T. Dirlam, N. A. Nguyen, R. S. Glass, M. E. Mackay, K. Char and J. Pyun, </w:t>
      </w:r>
      <w:r w:rsidRPr="00C96F36">
        <w:rPr>
          <w:rFonts w:ascii="Calibri" w:hAnsi="Calibri" w:cs="Calibri"/>
          <w:i/>
          <w:iCs/>
          <w:noProof/>
          <w:sz w:val="18"/>
          <w:szCs w:val="24"/>
        </w:rPr>
        <w:t>J. Polym. Sci. Part A Polym. Chem.</w:t>
      </w:r>
      <w:r w:rsidRPr="00C96F36">
        <w:rPr>
          <w:rFonts w:ascii="Calibri" w:hAnsi="Calibri" w:cs="Calibri"/>
          <w:noProof/>
          <w:sz w:val="18"/>
          <w:szCs w:val="24"/>
        </w:rPr>
        <w:t xml:space="preserve">, 2017, </w:t>
      </w:r>
      <w:r w:rsidRPr="00C96F36">
        <w:rPr>
          <w:rFonts w:ascii="Calibri" w:hAnsi="Calibri" w:cs="Calibri"/>
          <w:b/>
          <w:bCs/>
          <w:noProof/>
          <w:sz w:val="18"/>
          <w:szCs w:val="24"/>
        </w:rPr>
        <w:t>55</w:t>
      </w:r>
      <w:r w:rsidRPr="00C96F36">
        <w:rPr>
          <w:rFonts w:ascii="Calibri" w:hAnsi="Calibri" w:cs="Calibri"/>
          <w:noProof/>
          <w:sz w:val="18"/>
          <w:szCs w:val="24"/>
        </w:rPr>
        <w:t>, 107–116.</w:t>
      </w:r>
    </w:p>
    <w:p w14:paraId="17605B7B"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1</w:t>
      </w:r>
      <w:r w:rsidRPr="00C96F36">
        <w:rPr>
          <w:rFonts w:ascii="Calibri" w:hAnsi="Calibri" w:cs="Calibri"/>
          <w:noProof/>
          <w:sz w:val="18"/>
          <w:szCs w:val="24"/>
        </w:rPr>
        <w:tab/>
        <w:t xml:space="preserve">M. J. H. Worthington, R. L. Kucera and J. M. Chalker, </w:t>
      </w:r>
      <w:r w:rsidRPr="00C96F36">
        <w:rPr>
          <w:rFonts w:ascii="Calibri" w:hAnsi="Calibri" w:cs="Calibri"/>
          <w:i/>
          <w:iCs/>
          <w:noProof/>
          <w:sz w:val="18"/>
          <w:szCs w:val="24"/>
        </w:rPr>
        <w:t>Green Chem.</w:t>
      </w:r>
      <w:r w:rsidRPr="00C96F36">
        <w:rPr>
          <w:rFonts w:ascii="Calibri" w:hAnsi="Calibri" w:cs="Calibri"/>
          <w:noProof/>
          <w:sz w:val="18"/>
          <w:szCs w:val="24"/>
        </w:rPr>
        <w:t xml:space="preserve">, 2017, </w:t>
      </w:r>
      <w:r w:rsidRPr="00C96F36">
        <w:rPr>
          <w:rFonts w:ascii="Calibri" w:hAnsi="Calibri" w:cs="Calibri"/>
          <w:b/>
          <w:bCs/>
          <w:noProof/>
          <w:sz w:val="18"/>
          <w:szCs w:val="24"/>
        </w:rPr>
        <w:t>19</w:t>
      </w:r>
      <w:r w:rsidRPr="00C96F36">
        <w:rPr>
          <w:rFonts w:ascii="Calibri" w:hAnsi="Calibri" w:cs="Calibri"/>
          <w:noProof/>
          <w:sz w:val="18"/>
          <w:szCs w:val="24"/>
        </w:rPr>
        <w:t>, 2748–2761.</w:t>
      </w:r>
    </w:p>
    <w:p w14:paraId="66A229AA"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2</w:t>
      </w:r>
      <w:r w:rsidRPr="00C96F36">
        <w:rPr>
          <w:rFonts w:ascii="Calibri" w:hAnsi="Calibri" w:cs="Calibri"/>
          <w:noProof/>
          <w:sz w:val="18"/>
          <w:szCs w:val="24"/>
        </w:rPr>
        <w:tab/>
        <w:t xml:space="preserve">J. J. Griebel, R. S. Glass, K. Char and J. Pyun, </w:t>
      </w:r>
      <w:r w:rsidRPr="00C96F36">
        <w:rPr>
          <w:rFonts w:ascii="Calibri" w:hAnsi="Calibri" w:cs="Calibri"/>
          <w:i/>
          <w:iCs/>
          <w:noProof/>
          <w:sz w:val="18"/>
          <w:szCs w:val="24"/>
        </w:rPr>
        <w:t>Prog. Polym. Sci.</w:t>
      </w:r>
      <w:r w:rsidRPr="00C96F36">
        <w:rPr>
          <w:rFonts w:ascii="Calibri" w:hAnsi="Calibri" w:cs="Calibri"/>
          <w:noProof/>
          <w:sz w:val="18"/>
          <w:szCs w:val="24"/>
        </w:rPr>
        <w:t xml:space="preserve">, 2016, </w:t>
      </w:r>
      <w:r w:rsidRPr="00C96F36">
        <w:rPr>
          <w:rFonts w:ascii="Calibri" w:hAnsi="Calibri" w:cs="Calibri"/>
          <w:b/>
          <w:bCs/>
          <w:noProof/>
          <w:sz w:val="18"/>
          <w:szCs w:val="24"/>
        </w:rPr>
        <w:t>58</w:t>
      </w:r>
      <w:r w:rsidRPr="00C96F36">
        <w:rPr>
          <w:rFonts w:ascii="Calibri" w:hAnsi="Calibri" w:cs="Calibri"/>
          <w:noProof/>
          <w:sz w:val="18"/>
          <w:szCs w:val="24"/>
        </w:rPr>
        <w:t>, 90–125.</w:t>
      </w:r>
    </w:p>
    <w:p w14:paraId="7625507F"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3</w:t>
      </w:r>
      <w:r w:rsidRPr="00C96F36">
        <w:rPr>
          <w:rFonts w:ascii="Calibri" w:hAnsi="Calibri" w:cs="Calibri"/>
          <w:noProof/>
          <w:sz w:val="18"/>
          <w:szCs w:val="24"/>
        </w:rPr>
        <w:tab/>
        <w:t xml:space="preserve">M. Arslan, B. Kiskan, E. C. Cengiz, R. Demir-Cakan and Y. </w:t>
      </w:r>
      <w:r w:rsidRPr="00C96F36">
        <w:rPr>
          <w:rFonts w:ascii="Calibri" w:hAnsi="Calibri" w:cs="Calibri"/>
          <w:noProof/>
          <w:sz w:val="18"/>
          <w:szCs w:val="24"/>
        </w:rPr>
        <w:t xml:space="preserve">Yagci, </w:t>
      </w:r>
      <w:r w:rsidRPr="00C96F36">
        <w:rPr>
          <w:rFonts w:ascii="Calibri" w:hAnsi="Calibri" w:cs="Calibri"/>
          <w:i/>
          <w:iCs/>
          <w:noProof/>
          <w:sz w:val="18"/>
          <w:szCs w:val="24"/>
        </w:rPr>
        <w:t>Eur. Polym. J.</w:t>
      </w:r>
      <w:r w:rsidRPr="00C96F36">
        <w:rPr>
          <w:rFonts w:ascii="Calibri" w:hAnsi="Calibri" w:cs="Calibri"/>
          <w:noProof/>
          <w:sz w:val="18"/>
          <w:szCs w:val="24"/>
        </w:rPr>
        <w:t xml:space="preserve">, 2016, </w:t>
      </w:r>
      <w:r w:rsidRPr="00C96F36">
        <w:rPr>
          <w:rFonts w:ascii="Calibri" w:hAnsi="Calibri" w:cs="Calibri"/>
          <w:b/>
          <w:bCs/>
          <w:noProof/>
          <w:sz w:val="18"/>
          <w:szCs w:val="24"/>
        </w:rPr>
        <w:t>80</w:t>
      </w:r>
      <w:r w:rsidRPr="00C96F36">
        <w:rPr>
          <w:rFonts w:ascii="Calibri" w:hAnsi="Calibri" w:cs="Calibri"/>
          <w:noProof/>
          <w:sz w:val="18"/>
          <w:szCs w:val="24"/>
        </w:rPr>
        <w:t>, 70–77.</w:t>
      </w:r>
    </w:p>
    <w:p w14:paraId="108E0E01"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4</w:t>
      </w:r>
      <w:r w:rsidRPr="00C96F36">
        <w:rPr>
          <w:rFonts w:ascii="Calibri" w:hAnsi="Calibri" w:cs="Calibri"/>
          <w:noProof/>
          <w:sz w:val="18"/>
          <w:szCs w:val="24"/>
        </w:rPr>
        <w:tab/>
        <w:t xml:space="preserve">J. A. Smith, S. J. Green, S. Petcher, D. J. Parker, B. Zhang, M. J. H. Worthington, X. Wu, C. A. Kelly, T. Baker, C. T. Gibson, J. A. Campbell, D. A. Lewis, M. J. Jenkins, H. Willcock, J. M. Chalker and T. Hasell, </w:t>
      </w:r>
      <w:r w:rsidRPr="00C96F36">
        <w:rPr>
          <w:rFonts w:ascii="Calibri" w:hAnsi="Calibri" w:cs="Calibri"/>
          <w:i/>
          <w:iCs/>
          <w:noProof/>
          <w:sz w:val="18"/>
          <w:szCs w:val="24"/>
        </w:rPr>
        <w:t>Chem. - A Eur. J.</w:t>
      </w:r>
      <w:r w:rsidRPr="00C96F36">
        <w:rPr>
          <w:rFonts w:ascii="Calibri" w:hAnsi="Calibri" w:cs="Calibri"/>
          <w:noProof/>
          <w:sz w:val="18"/>
          <w:szCs w:val="24"/>
        </w:rPr>
        <w:t>, 2019, 10433–10440.</w:t>
      </w:r>
    </w:p>
    <w:p w14:paraId="34BBE533"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5</w:t>
      </w:r>
      <w:r w:rsidRPr="00C96F36">
        <w:rPr>
          <w:rFonts w:ascii="Calibri" w:hAnsi="Calibri" w:cs="Calibri"/>
          <w:noProof/>
          <w:sz w:val="18"/>
          <w:szCs w:val="24"/>
        </w:rPr>
        <w:tab/>
        <w:t xml:space="preserve">X. Wu, J. A. Smith, S. Petcher, B. Zhang, D. J. Parker, J. M. Griffin and T. Hasell, </w:t>
      </w:r>
      <w:r w:rsidRPr="00C96F36">
        <w:rPr>
          <w:rFonts w:ascii="Calibri" w:hAnsi="Calibri" w:cs="Calibri"/>
          <w:i/>
          <w:iCs/>
          <w:noProof/>
          <w:sz w:val="18"/>
          <w:szCs w:val="24"/>
        </w:rPr>
        <w:t>Nat. Commun.</w:t>
      </w:r>
      <w:r w:rsidRPr="00C96F36">
        <w:rPr>
          <w:rFonts w:ascii="Calibri" w:hAnsi="Calibri" w:cs="Calibri"/>
          <w:noProof/>
          <w:sz w:val="18"/>
          <w:szCs w:val="24"/>
        </w:rPr>
        <w:t xml:space="preserve">, 2019, </w:t>
      </w:r>
      <w:r w:rsidRPr="00C96F36">
        <w:rPr>
          <w:rFonts w:ascii="Calibri" w:hAnsi="Calibri" w:cs="Calibri"/>
          <w:b/>
          <w:bCs/>
          <w:noProof/>
          <w:sz w:val="18"/>
          <w:szCs w:val="24"/>
        </w:rPr>
        <w:t>10</w:t>
      </w:r>
      <w:r w:rsidRPr="00C96F36">
        <w:rPr>
          <w:rFonts w:ascii="Calibri" w:hAnsi="Calibri" w:cs="Calibri"/>
          <w:noProof/>
          <w:sz w:val="18"/>
          <w:szCs w:val="24"/>
        </w:rPr>
        <w:t>, 647.</w:t>
      </w:r>
    </w:p>
    <w:p w14:paraId="2754AF25"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6</w:t>
      </w:r>
      <w:r w:rsidRPr="00C96F36">
        <w:rPr>
          <w:rFonts w:ascii="Calibri" w:hAnsi="Calibri" w:cs="Calibri"/>
          <w:noProof/>
          <w:sz w:val="18"/>
          <w:szCs w:val="24"/>
        </w:rPr>
        <w:tab/>
        <w:t xml:space="preserve">B. Zhang, S. Petcher and T. Hasell, </w:t>
      </w:r>
      <w:r w:rsidRPr="00C96F36">
        <w:rPr>
          <w:rFonts w:ascii="Calibri" w:hAnsi="Calibri" w:cs="Calibri"/>
          <w:i/>
          <w:iCs/>
          <w:noProof/>
          <w:sz w:val="18"/>
          <w:szCs w:val="24"/>
        </w:rPr>
        <w:t>Chem. Commun.</w:t>
      </w:r>
      <w:r w:rsidRPr="00C96F36">
        <w:rPr>
          <w:rFonts w:ascii="Calibri" w:hAnsi="Calibri" w:cs="Calibri"/>
          <w:noProof/>
          <w:sz w:val="18"/>
          <w:szCs w:val="24"/>
        </w:rPr>
        <w:t xml:space="preserve">, 2019, </w:t>
      </w:r>
      <w:r w:rsidRPr="00C96F36">
        <w:rPr>
          <w:rFonts w:ascii="Calibri" w:hAnsi="Calibri" w:cs="Calibri"/>
          <w:b/>
          <w:bCs/>
          <w:noProof/>
          <w:sz w:val="18"/>
          <w:szCs w:val="24"/>
        </w:rPr>
        <w:t>55</w:t>
      </w:r>
      <w:r w:rsidRPr="00C96F36">
        <w:rPr>
          <w:rFonts w:ascii="Calibri" w:hAnsi="Calibri" w:cs="Calibri"/>
          <w:noProof/>
          <w:sz w:val="18"/>
          <w:szCs w:val="24"/>
        </w:rPr>
        <w:t>, 10681–10684.</w:t>
      </w:r>
    </w:p>
    <w:p w14:paraId="76CFDB35"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7</w:t>
      </w:r>
      <w:r w:rsidRPr="00C96F36">
        <w:rPr>
          <w:rFonts w:ascii="Calibri" w:hAnsi="Calibri" w:cs="Calibri"/>
          <w:noProof/>
          <w:sz w:val="18"/>
          <w:szCs w:val="24"/>
        </w:rPr>
        <w:tab/>
        <w:t xml:space="preserve">M. J. H. Worthington, R. L. Kucera, I. S. Albuquerque, C. T. Gibson, A. Sibley, A. D. Slattery, J. A. Campbell, S. F. K. Alboaiji, K. A. Muller, J. Young, N. Adamson, J. R. Gascooke, D. Jampaiah, Y. M. Sabri, S. K. Bhargava, S. J. Ippolito, D. A. Lewis, J. S. Quinton, A. V. Ellis, A. Johs, G. J. L. Bernardes and J. M. Chalker, </w:t>
      </w:r>
      <w:r w:rsidRPr="00C96F36">
        <w:rPr>
          <w:rFonts w:ascii="Calibri" w:hAnsi="Calibri" w:cs="Calibri"/>
          <w:i/>
          <w:iCs/>
          <w:noProof/>
          <w:sz w:val="18"/>
          <w:szCs w:val="24"/>
        </w:rPr>
        <w:t>Chem. - A Eur. J.</w:t>
      </w:r>
      <w:r w:rsidRPr="00C96F36">
        <w:rPr>
          <w:rFonts w:ascii="Calibri" w:hAnsi="Calibri" w:cs="Calibri"/>
          <w:noProof/>
          <w:sz w:val="18"/>
          <w:szCs w:val="24"/>
        </w:rPr>
        <w:t xml:space="preserve">, 2017, </w:t>
      </w:r>
      <w:r w:rsidRPr="00C96F36">
        <w:rPr>
          <w:rFonts w:ascii="Calibri" w:hAnsi="Calibri" w:cs="Calibri"/>
          <w:b/>
          <w:bCs/>
          <w:noProof/>
          <w:sz w:val="18"/>
          <w:szCs w:val="24"/>
        </w:rPr>
        <w:t>23</w:t>
      </w:r>
      <w:r w:rsidRPr="00C96F36">
        <w:rPr>
          <w:rFonts w:ascii="Calibri" w:hAnsi="Calibri" w:cs="Calibri"/>
          <w:noProof/>
          <w:sz w:val="18"/>
          <w:szCs w:val="24"/>
        </w:rPr>
        <w:t>, 16219–16230.</w:t>
      </w:r>
    </w:p>
    <w:p w14:paraId="1F196602"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8</w:t>
      </w:r>
      <w:r w:rsidRPr="00C96F36">
        <w:rPr>
          <w:rFonts w:ascii="Calibri" w:hAnsi="Calibri" w:cs="Calibri"/>
          <w:noProof/>
          <w:sz w:val="18"/>
          <w:szCs w:val="24"/>
        </w:rPr>
        <w:tab/>
        <w:t xml:space="preserve">A. Hoefling, Y. J. Lee and P. Theato, </w:t>
      </w:r>
      <w:r w:rsidRPr="00C96F36">
        <w:rPr>
          <w:rFonts w:ascii="Calibri" w:hAnsi="Calibri" w:cs="Calibri"/>
          <w:i/>
          <w:iCs/>
          <w:noProof/>
          <w:sz w:val="18"/>
          <w:szCs w:val="24"/>
        </w:rPr>
        <w:t>Macromol. Chem. Phys.</w:t>
      </w:r>
      <w:r w:rsidRPr="00C96F36">
        <w:rPr>
          <w:rFonts w:ascii="Calibri" w:hAnsi="Calibri" w:cs="Calibri"/>
          <w:noProof/>
          <w:sz w:val="18"/>
          <w:szCs w:val="24"/>
        </w:rPr>
        <w:t xml:space="preserve">, 2017, </w:t>
      </w:r>
      <w:r w:rsidRPr="00C96F36">
        <w:rPr>
          <w:rFonts w:ascii="Calibri" w:hAnsi="Calibri" w:cs="Calibri"/>
          <w:b/>
          <w:bCs/>
          <w:noProof/>
          <w:sz w:val="18"/>
          <w:szCs w:val="24"/>
        </w:rPr>
        <w:t>218</w:t>
      </w:r>
      <w:r w:rsidRPr="00C96F36">
        <w:rPr>
          <w:rFonts w:ascii="Calibri" w:hAnsi="Calibri" w:cs="Calibri"/>
          <w:noProof/>
          <w:sz w:val="18"/>
          <w:szCs w:val="24"/>
        </w:rPr>
        <w:t>, 18–21.</w:t>
      </w:r>
    </w:p>
    <w:p w14:paraId="2C6B27FB"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19</w:t>
      </w:r>
      <w:r w:rsidRPr="00C96F36">
        <w:rPr>
          <w:rFonts w:ascii="Calibri" w:hAnsi="Calibri" w:cs="Calibri"/>
          <w:noProof/>
          <w:sz w:val="18"/>
          <w:szCs w:val="24"/>
        </w:rPr>
        <w:tab/>
        <w:t xml:space="preserve">I. Gomez, O. Leonet, J. A. Blazquez and D. Mecerreyes, </w:t>
      </w:r>
      <w:r w:rsidRPr="00C96F36">
        <w:rPr>
          <w:rFonts w:ascii="Calibri" w:hAnsi="Calibri" w:cs="Calibri"/>
          <w:i/>
          <w:iCs/>
          <w:noProof/>
          <w:sz w:val="18"/>
          <w:szCs w:val="24"/>
        </w:rPr>
        <w:t>ChemSusChem</w:t>
      </w:r>
      <w:r w:rsidRPr="00C96F36">
        <w:rPr>
          <w:rFonts w:ascii="Calibri" w:hAnsi="Calibri" w:cs="Calibri"/>
          <w:noProof/>
          <w:sz w:val="18"/>
          <w:szCs w:val="24"/>
        </w:rPr>
        <w:t xml:space="preserve">, 2016, </w:t>
      </w:r>
      <w:r w:rsidRPr="00C96F36">
        <w:rPr>
          <w:rFonts w:ascii="Calibri" w:hAnsi="Calibri" w:cs="Calibri"/>
          <w:b/>
          <w:bCs/>
          <w:noProof/>
          <w:sz w:val="18"/>
          <w:szCs w:val="24"/>
        </w:rPr>
        <w:t>9</w:t>
      </w:r>
      <w:r w:rsidRPr="00C96F36">
        <w:rPr>
          <w:rFonts w:ascii="Calibri" w:hAnsi="Calibri" w:cs="Calibri"/>
          <w:noProof/>
          <w:sz w:val="18"/>
          <w:szCs w:val="24"/>
        </w:rPr>
        <w:t>, 3419–3425.</w:t>
      </w:r>
    </w:p>
    <w:p w14:paraId="25E98614"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0</w:t>
      </w:r>
      <w:r w:rsidRPr="00C96F36">
        <w:rPr>
          <w:rFonts w:ascii="Calibri" w:hAnsi="Calibri" w:cs="Calibri"/>
          <w:noProof/>
          <w:sz w:val="18"/>
          <w:szCs w:val="24"/>
        </w:rPr>
        <w:tab/>
        <w:t xml:space="preserve">D. J. Parker, S. T. Chong and T. Hasell, </w:t>
      </w:r>
      <w:r w:rsidRPr="00C96F36">
        <w:rPr>
          <w:rFonts w:ascii="Calibri" w:hAnsi="Calibri" w:cs="Calibri"/>
          <w:i/>
          <w:iCs/>
          <w:noProof/>
          <w:sz w:val="18"/>
          <w:szCs w:val="24"/>
        </w:rPr>
        <w:t>RSC Adv.</w:t>
      </w:r>
      <w:r w:rsidRPr="00C96F36">
        <w:rPr>
          <w:rFonts w:ascii="Calibri" w:hAnsi="Calibri" w:cs="Calibri"/>
          <w:noProof/>
          <w:sz w:val="18"/>
          <w:szCs w:val="24"/>
        </w:rPr>
        <w:t xml:space="preserve">, 2018, </w:t>
      </w:r>
      <w:r w:rsidRPr="00C96F36">
        <w:rPr>
          <w:rFonts w:ascii="Calibri" w:hAnsi="Calibri" w:cs="Calibri"/>
          <w:b/>
          <w:bCs/>
          <w:noProof/>
          <w:sz w:val="18"/>
          <w:szCs w:val="24"/>
        </w:rPr>
        <w:t>8</w:t>
      </w:r>
      <w:r w:rsidRPr="00C96F36">
        <w:rPr>
          <w:rFonts w:ascii="Calibri" w:hAnsi="Calibri" w:cs="Calibri"/>
          <w:noProof/>
          <w:sz w:val="18"/>
          <w:szCs w:val="24"/>
        </w:rPr>
        <w:t>, 27892–27899.</w:t>
      </w:r>
    </w:p>
    <w:p w14:paraId="0AC96218"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1</w:t>
      </w:r>
      <w:r w:rsidRPr="00C96F36">
        <w:rPr>
          <w:rFonts w:ascii="Calibri" w:hAnsi="Calibri" w:cs="Calibri"/>
          <w:noProof/>
          <w:sz w:val="18"/>
          <w:szCs w:val="24"/>
        </w:rPr>
        <w:tab/>
        <w:t xml:space="preserve">J. A. Smith, X. Wu, N. G. Berry and T. Hasell, </w:t>
      </w:r>
      <w:r w:rsidRPr="00C96F36">
        <w:rPr>
          <w:rFonts w:ascii="Calibri" w:hAnsi="Calibri" w:cs="Calibri"/>
          <w:i/>
          <w:iCs/>
          <w:noProof/>
          <w:sz w:val="18"/>
          <w:szCs w:val="24"/>
        </w:rPr>
        <w:t>J. Polym. Sci. Part A Polym. Chem.</w:t>
      </w:r>
      <w:r w:rsidRPr="00C96F36">
        <w:rPr>
          <w:rFonts w:ascii="Calibri" w:hAnsi="Calibri" w:cs="Calibri"/>
          <w:noProof/>
          <w:sz w:val="18"/>
          <w:szCs w:val="24"/>
        </w:rPr>
        <w:t xml:space="preserve">, 2018, </w:t>
      </w:r>
      <w:r w:rsidRPr="00C96F36">
        <w:rPr>
          <w:rFonts w:ascii="Calibri" w:hAnsi="Calibri" w:cs="Calibri"/>
          <w:b/>
          <w:bCs/>
          <w:noProof/>
          <w:sz w:val="18"/>
          <w:szCs w:val="24"/>
        </w:rPr>
        <w:t>56</w:t>
      </w:r>
      <w:r w:rsidRPr="00C96F36">
        <w:rPr>
          <w:rFonts w:ascii="Calibri" w:hAnsi="Calibri" w:cs="Calibri"/>
          <w:noProof/>
          <w:sz w:val="18"/>
          <w:szCs w:val="24"/>
        </w:rPr>
        <w:t>, 1777–1781.</w:t>
      </w:r>
    </w:p>
    <w:p w14:paraId="6AC4E85D"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2</w:t>
      </w:r>
      <w:r w:rsidRPr="00C96F36">
        <w:rPr>
          <w:rFonts w:ascii="Calibri" w:hAnsi="Calibri" w:cs="Calibri"/>
          <w:noProof/>
          <w:sz w:val="18"/>
          <w:szCs w:val="24"/>
        </w:rPr>
        <w:tab/>
        <w:t xml:space="preserve">T. Z. Hou, W. T. Xu, X. Chen, H. J. Peng, J. Q. Huang and Q. Zhang, </w:t>
      </w:r>
      <w:r w:rsidRPr="00C96F36">
        <w:rPr>
          <w:rFonts w:ascii="Calibri" w:hAnsi="Calibri" w:cs="Calibri"/>
          <w:i/>
          <w:iCs/>
          <w:noProof/>
          <w:sz w:val="18"/>
          <w:szCs w:val="24"/>
        </w:rPr>
        <w:t>Angew. Chemie - Int. Ed.</w:t>
      </w:r>
      <w:r w:rsidRPr="00C96F36">
        <w:rPr>
          <w:rFonts w:ascii="Calibri" w:hAnsi="Calibri" w:cs="Calibri"/>
          <w:noProof/>
          <w:sz w:val="18"/>
          <w:szCs w:val="24"/>
        </w:rPr>
        <w:t xml:space="preserve">, 2017, </w:t>
      </w:r>
      <w:r w:rsidRPr="00C96F36">
        <w:rPr>
          <w:rFonts w:ascii="Calibri" w:hAnsi="Calibri" w:cs="Calibri"/>
          <w:b/>
          <w:bCs/>
          <w:noProof/>
          <w:sz w:val="18"/>
          <w:szCs w:val="24"/>
        </w:rPr>
        <w:t>56</w:t>
      </w:r>
      <w:r w:rsidRPr="00C96F36">
        <w:rPr>
          <w:rFonts w:ascii="Calibri" w:hAnsi="Calibri" w:cs="Calibri"/>
          <w:noProof/>
          <w:sz w:val="18"/>
          <w:szCs w:val="24"/>
        </w:rPr>
        <w:t>, 8178–8182.</w:t>
      </w:r>
    </w:p>
    <w:p w14:paraId="1F133A16"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3</w:t>
      </w:r>
      <w:r w:rsidRPr="00C96F36">
        <w:rPr>
          <w:rFonts w:ascii="Calibri" w:hAnsi="Calibri" w:cs="Calibri"/>
          <w:noProof/>
          <w:sz w:val="18"/>
          <w:szCs w:val="24"/>
        </w:rPr>
        <w:tab/>
        <w:t xml:space="preserve">Z. Deng, A. Hoefling, P. Théato and K. Lienkamp, </w:t>
      </w:r>
      <w:r w:rsidRPr="00C96F36">
        <w:rPr>
          <w:rFonts w:ascii="Calibri" w:hAnsi="Calibri" w:cs="Calibri"/>
          <w:i/>
          <w:iCs/>
          <w:noProof/>
          <w:sz w:val="18"/>
          <w:szCs w:val="24"/>
        </w:rPr>
        <w:t>Macromol. Chem. Phys.</w:t>
      </w:r>
      <w:r w:rsidRPr="00C96F36">
        <w:rPr>
          <w:rFonts w:ascii="Calibri" w:hAnsi="Calibri" w:cs="Calibri"/>
          <w:noProof/>
          <w:sz w:val="18"/>
          <w:szCs w:val="24"/>
        </w:rPr>
        <w:t xml:space="preserve">, 2018, </w:t>
      </w:r>
      <w:r w:rsidRPr="00C96F36">
        <w:rPr>
          <w:rFonts w:ascii="Calibri" w:hAnsi="Calibri" w:cs="Calibri"/>
          <w:b/>
          <w:bCs/>
          <w:noProof/>
          <w:sz w:val="18"/>
          <w:szCs w:val="24"/>
        </w:rPr>
        <w:t>219</w:t>
      </w:r>
      <w:r w:rsidRPr="00C96F36">
        <w:rPr>
          <w:rFonts w:ascii="Calibri" w:hAnsi="Calibri" w:cs="Calibri"/>
          <w:noProof/>
          <w:sz w:val="18"/>
          <w:szCs w:val="24"/>
        </w:rPr>
        <w:t>, 1700497.</w:t>
      </w:r>
    </w:p>
    <w:p w14:paraId="3FA83309"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4</w:t>
      </w:r>
      <w:r w:rsidRPr="00C96F36">
        <w:rPr>
          <w:rFonts w:ascii="Calibri" w:hAnsi="Calibri" w:cs="Calibri"/>
          <w:noProof/>
          <w:sz w:val="18"/>
          <w:szCs w:val="24"/>
        </w:rPr>
        <w:tab/>
        <w:t xml:space="preserve">M. Mann, J. E. Kruger, F. Andari, J. McErlean, J. R. Gascooke, J. A. Smith, M. J. H. Worthington, C. C. C. McKinley, J. A. Campbell, D. A. Lewis, T. Hasell, M. V. Perkins and J. M. Chalker, </w:t>
      </w:r>
      <w:r w:rsidRPr="00C96F36">
        <w:rPr>
          <w:rFonts w:ascii="Calibri" w:hAnsi="Calibri" w:cs="Calibri"/>
          <w:i/>
          <w:iCs/>
          <w:noProof/>
          <w:sz w:val="18"/>
          <w:szCs w:val="24"/>
        </w:rPr>
        <w:t>Org. Biomol. Chem.</w:t>
      </w:r>
      <w:r w:rsidRPr="00C96F36">
        <w:rPr>
          <w:rFonts w:ascii="Calibri" w:hAnsi="Calibri" w:cs="Calibri"/>
          <w:noProof/>
          <w:sz w:val="18"/>
          <w:szCs w:val="24"/>
        </w:rPr>
        <w:t xml:space="preserve">, 2019, </w:t>
      </w:r>
      <w:r w:rsidRPr="00C96F36">
        <w:rPr>
          <w:rFonts w:ascii="Calibri" w:hAnsi="Calibri" w:cs="Calibri"/>
          <w:b/>
          <w:bCs/>
          <w:noProof/>
          <w:sz w:val="18"/>
          <w:szCs w:val="24"/>
        </w:rPr>
        <w:t>17</w:t>
      </w:r>
      <w:r w:rsidRPr="00C96F36">
        <w:rPr>
          <w:rFonts w:ascii="Calibri" w:hAnsi="Calibri" w:cs="Calibri"/>
          <w:noProof/>
          <w:sz w:val="18"/>
          <w:szCs w:val="24"/>
        </w:rPr>
        <w:t>, 1929–1936.</w:t>
      </w:r>
    </w:p>
    <w:p w14:paraId="32BAC054"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5</w:t>
      </w:r>
      <w:r w:rsidRPr="00C96F36">
        <w:rPr>
          <w:rFonts w:ascii="Calibri" w:hAnsi="Calibri" w:cs="Calibri"/>
          <w:noProof/>
          <w:sz w:val="18"/>
          <w:szCs w:val="24"/>
        </w:rPr>
        <w:tab/>
        <w:t xml:space="preserve">P. Theato, A. G. Simmonds, J. Pyun, J. J. Griebel, I.-B. Shim, R. S. Glass, E. T. Kim, W. J. Chung, Y.-E. Sung, H. S. Suh, K. Char and D. A. Loy, </w:t>
      </w:r>
      <w:r w:rsidRPr="00C96F36">
        <w:rPr>
          <w:rFonts w:ascii="Calibri" w:hAnsi="Calibri" w:cs="Calibri"/>
          <w:i/>
          <w:iCs/>
          <w:noProof/>
          <w:sz w:val="18"/>
          <w:szCs w:val="24"/>
        </w:rPr>
        <w:t>Angew. Chemie Int. Ed.</w:t>
      </w:r>
      <w:r w:rsidRPr="00C96F36">
        <w:rPr>
          <w:rFonts w:ascii="Calibri" w:hAnsi="Calibri" w:cs="Calibri"/>
          <w:noProof/>
          <w:sz w:val="18"/>
          <w:szCs w:val="24"/>
        </w:rPr>
        <w:t xml:space="preserve">, 2011, </w:t>
      </w:r>
      <w:r w:rsidRPr="00C96F36">
        <w:rPr>
          <w:rFonts w:ascii="Calibri" w:hAnsi="Calibri" w:cs="Calibri"/>
          <w:b/>
          <w:bCs/>
          <w:noProof/>
          <w:sz w:val="18"/>
          <w:szCs w:val="24"/>
        </w:rPr>
        <w:t>50</w:t>
      </w:r>
      <w:r w:rsidRPr="00C96F36">
        <w:rPr>
          <w:rFonts w:ascii="Calibri" w:hAnsi="Calibri" w:cs="Calibri"/>
          <w:noProof/>
          <w:sz w:val="18"/>
          <w:szCs w:val="24"/>
        </w:rPr>
        <w:t>, 11409–11412.</w:t>
      </w:r>
    </w:p>
    <w:p w14:paraId="41712B1C"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6</w:t>
      </w:r>
      <w:r w:rsidRPr="00C96F36">
        <w:rPr>
          <w:rFonts w:ascii="Calibri" w:hAnsi="Calibri" w:cs="Calibri"/>
          <w:noProof/>
          <w:sz w:val="18"/>
          <w:szCs w:val="24"/>
        </w:rPr>
        <w:tab/>
        <w:t xml:space="preserve">M. J. H. Worthington, C. J. Shearer, L. J. Esdaile, J. A. Campbell, C. T. Gibson, S. K. Legg, Y. Yin, N. A. Lundquist, J. R. Gascooke, I. S. Albuquerque, J. G. Shapter, G. G. Andersson, D. A. Lewis, G. J. L. Bernardes and J. M. Chalker, </w:t>
      </w:r>
      <w:r w:rsidRPr="00C96F36">
        <w:rPr>
          <w:rFonts w:ascii="Calibri" w:hAnsi="Calibri" w:cs="Calibri"/>
          <w:i/>
          <w:iCs/>
          <w:noProof/>
          <w:sz w:val="18"/>
          <w:szCs w:val="24"/>
        </w:rPr>
        <w:t>Adv. Sustain. Syst.</w:t>
      </w:r>
      <w:r w:rsidRPr="00C96F36">
        <w:rPr>
          <w:rFonts w:ascii="Calibri" w:hAnsi="Calibri" w:cs="Calibri"/>
          <w:noProof/>
          <w:sz w:val="18"/>
          <w:szCs w:val="24"/>
        </w:rPr>
        <w:t xml:space="preserve">, 2018, </w:t>
      </w:r>
      <w:r w:rsidRPr="00C96F36">
        <w:rPr>
          <w:rFonts w:ascii="Calibri" w:hAnsi="Calibri" w:cs="Calibri"/>
          <w:b/>
          <w:bCs/>
          <w:noProof/>
          <w:sz w:val="18"/>
          <w:szCs w:val="24"/>
        </w:rPr>
        <w:t>2</w:t>
      </w:r>
      <w:r w:rsidRPr="00C96F36">
        <w:rPr>
          <w:rFonts w:ascii="Calibri" w:hAnsi="Calibri" w:cs="Calibri"/>
          <w:noProof/>
          <w:sz w:val="18"/>
          <w:szCs w:val="24"/>
        </w:rPr>
        <w:t>, 1870034.</w:t>
      </w:r>
    </w:p>
    <w:p w14:paraId="2D8FADC9"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7</w:t>
      </w:r>
      <w:r w:rsidRPr="00C96F36">
        <w:rPr>
          <w:rFonts w:ascii="Calibri" w:hAnsi="Calibri" w:cs="Calibri"/>
          <w:noProof/>
          <w:sz w:val="18"/>
          <w:szCs w:val="24"/>
        </w:rPr>
        <w:tab/>
        <w:t xml:space="preserve">J. J. Griebel, N. A. Nguyen, S. Namnabat, L. E. Anderson, R. S. Glass, R. A. Norwood, M. E. Mackay, K. Char and J. Pyun, </w:t>
      </w:r>
      <w:r w:rsidRPr="00C96F36">
        <w:rPr>
          <w:rFonts w:ascii="Calibri" w:hAnsi="Calibri" w:cs="Calibri"/>
          <w:i/>
          <w:iCs/>
          <w:noProof/>
          <w:sz w:val="18"/>
          <w:szCs w:val="24"/>
        </w:rPr>
        <w:t>ACS Macro Lett.</w:t>
      </w:r>
      <w:r w:rsidRPr="00C96F36">
        <w:rPr>
          <w:rFonts w:ascii="Calibri" w:hAnsi="Calibri" w:cs="Calibri"/>
          <w:noProof/>
          <w:sz w:val="18"/>
          <w:szCs w:val="24"/>
        </w:rPr>
        <w:t xml:space="preserve">, 2015, </w:t>
      </w:r>
      <w:r w:rsidRPr="00C96F36">
        <w:rPr>
          <w:rFonts w:ascii="Calibri" w:hAnsi="Calibri" w:cs="Calibri"/>
          <w:b/>
          <w:bCs/>
          <w:noProof/>
          <w:sz w:val="18"/>
          <w:szCs w:val="24"/>
        </w:rPr>
        <w:t>4</w:t>
      </w:r>
      <w:r w:rsidRPr="00C96F36">
        <w:rPr>
          <w:rFonts w:ascii="Calibri" w:hAnsi="Calibri" w:cs="Calibri"/>
          <w:noProof/>
          <w:sz w:val="18"/>
          <w:szCs w:val="24"/>
        </w:rPr>
        <w:t>, 862–866.</w:t>
      </w:r>
    </w:p>
    <w:p w14:paraId="7C0ABEF9"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8</w:t>
      </w:r>
      <w:r w:rsidRPr="00C96F36">
        <w:rPr>
          <w:rFonts w:ascii="Calibri" w:hAnsi="Calibri" w:cs="Calibri"/>
          <w:noProof/>
          <w:sz w:val="18"/>
          <w:szCs w:val="24"/>
        </w:rPr>
        <w:tab/>
        <w:t xml:space="preserve">L. E. Anderson, T. S. Kleine, Y. Zhang, D. D. Phan, S. Namnabat, E. A. LaVilla, K. M. Konopka, L. Ruiz Diaz, M. S. Manchester, J. Schwiegerling, R. S. Glass, M. E. Mackay, K. Char, R. A. Norwood and J. Pyun, </w:t>
      </w:r>
      <w:r w:rsidRPr="00C96F36">
        <w:rPr>
          <w:rFonts w:ascii="Calibri" w:hAnsi="Calibri" w:cs="Calibri"/>
          <w:i/>
          <w:iCs/>
          <w:noProof/>
          <w:sz w:val="18"/>
          <w:szCs w:val="24"/>
        </w:rPr>
        <w:t>ACS Macro Lett.</w:t>
      </w:r>
      <w:r w:rsidRPr="00C96F36">
        <w:rPr>
          <w:rFonts w:ascii="Calibri" w:hAnsi="Calibri" w:cs="Calibri"/>
          <w:noProof/>
          <w:sz w:val="18"/>
          <w:szCs w:val="24"/>
        </w:rPr>
        <w:t xml:space="preserve">, 2017, </w:t>
      </w:r>
      <w:r w:rsidRPr="00C96F36">
        <w:rPr>
          <w:rFonts w:ascii="Calibri" w:hAnsi="Calibri" w:cs="Calibri"/>
          <w:b/>
          <w:bCs/>
          <w:noProof/>
          <w:sz w:val="18"/>
          <w:szCs w:val="24"/>
        </w:rPr>
        <w:t>6</w:t>
      </w:r>
      <w:r w:rsidRPr="00C96F36">
        <w:rPr>
          <w:rFonts w:ascii="Calibri" w:hAnsi="Calibri" w:cs="Calibri"/>
          <w:noProof/>
          <w:sz w:val="18"/>
          <w:szCs w:val="24"/>
        </w:rPr>
        <w:t>, 500–504.</w:t>
      </w:r>
    </w:p>
    <w:p w14:paraId="434D572F"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29</w:t>
      </w:r>
      <w:r w:rsidRPr="00C96F36">
        <w:rPr>
          <w:rFonts w:ascii="Calibri" w:hAnsi="Calibri" w:cs="Calibri"/>
          <w:noProof/>
          <w:sz w:val="18"/>
          <w:szCs w:val="24"/>
        </w:rPr>
        <w:tab/>
        <w:t xml:space="preserve">Y. Zhang, N. G. Pavlopoulos, T. S. Kleine, M. Karayilan, R. S. Glass, K. Char and J. Pyun, </w:t>
      </w:r>
      <w:r w:rsidRPr="00C96F36">
        <w:rPr>
          <w:rFonts w:ascii="Calibri" w:hAnsi="Calibri" w:cs="Calibri"/>
          <w:i/>
          <w:iCs/>
          <w:noProof/>
          <w:sz w:val="18"/>
          <w:szCs w:val="24"/>
        </w:rPr>
        <w:t>J. Polym. Sci. Part A Polym. Chem.</w:t>
      </w:r>
      <w:r w:rsidRPr="00C96F36">
        <w:rPr>
          <w:rFonts w:ascii="Calibri" w:hAnsi="Calibri" w:cs="Calibri"/>
          <w:noProof/>
          <w:sz w:val="18"/>
          <w:szCs w:val="24"/>
        </w:rPr>
        <w:t xml:space="preserve">, 2019, </w:t>
      </w:r>
      <w:r w:rsidRPr="00C96F36">
        <w:rPr>
          <w:rFonts w:ascii="Calibri" w:hAnsi="Calibri" w:cs="Calibri"/>
          <w:b/>
          <w:bCs/>
          <w:noProof/>
          <w:sz w:val="18"/>
          <w:szCs w:val="24"/>
        </w:rPr>
        <w:t>57</w:t>
      </w:r>
      <w:r w:rsidRPr="00C96F36">
        <w:rPr>
          <w:rFonts w:ascii="Calibri" w:hAnsi="Calibri" w:cs="Calibri"/>
          <w:noProof/>
          <w:sz w:val="18"/>
          <w:szCs w:val="24"/>
        </w:rPr>
        <w:t>, 7–12.</w:t>
      </w:r>
    </w:p>
    <w:p w14:paraId="09168251" w14:textId="77777777" w:rsidR="00C96F36" w:rsidRPr="00C96F36" w:rsidRDefault="00C96F36" w:rsidP="00C96F36">
      <w:pPr>
        <w:widowControl w:val="0"/>
        <w:autoSpaceDE w:val="0"/>
        <w:autoSpaceDN w:val="0"/>
        <w:adjustRightInd w:val="0"/>
        <w:spacing w:after="0" w:line="240" w:lineRule="exact"/>
        <w:ind w:left="640" w:hanging="640"/>
        <w:rPr>
          <w:rFonts w:ascii="Calibri" w:hAnsi="Calibri" w:cs="Calibri"/>
          <w:noProof/>
          <w:sz w:val="18"/>
          <w:szCs w:val="24"/>
        </w:rPr>
      </w:pPr>
      <w:r w:rsidRPr="00C96F36">
        <w:rPr>
          <w:rFonts w:ascii="Calibri" w:hAnsi="Calibri" w:cs="Calibri"/>
          <w:noProof/>
          <w:sz w:val="18"/>
          <w:szCs w:val="24"/>
        </w:rPr>
        <w:t>30</w:t>
      </w:r>
      <w:r w:rsidRPr="00C96F36">
        <w:rPr>
          <w:rFonts w:ascii="Calibri" w:hAnsi="Calibri" w:cs="Calibri"/>
          <w:noProof/>
          <w:sz w:val="18"/>
          <w:szCs w:val="24"/>
        </w:rPr>
        <w:tab/>
        <w:t xml:space="preserve">C. R. Westerman and C. L. Jenkins, </w:t>
      </w:r>
      <w:r w:rsidRPr="00C96F36">
        <w:rPr>
          <w:rFonts w:ascii="Calibri" w:hAnsi="Calibri" w:cs="Calibri"/>
          <w:i/>
          <w:iCs/>
          <w:noProof/>
          <w:sz w:val="18"/>
          <w:szCs w:val="24"/>
        </w:rPr>
        <w:t>Macromolecules</w:t>
      </w:r>
      <w:r w:rsidRPr="00C96F36">
        <w:rPr>
          <w:rFonts w:ascii="Calibri" w:hAnsi="Calibri" w:cs="Calibri"/>
          <w:noProof/>
          <w:sz w:val="18"/>
          <w:szCs w:val="24"/>
        </w:rPr>
        <w:t xml:space="preserve">, 2018, </w:t>
      </w:r>
      <w:r w:rsidRPr="00C96F36">
        <w:rPr>
          <w:rFonts w:ascii="Calibri" w:hAnsi="Calibri" w:cs="Calibri"/>
          <w:b/>
          <w:bCs/>
          <w:noProof/>
          <w:sz w:val="18"/>
          <w:szCs w:val="24"/>
        </w:rPr>
        <w:t>51</w:t>
      </w:r>
      <w:r w:rsidRPr="00C96F36">
        <w:rPr>
          <w:rFonts w:ascii="Calibri" w:hAnsi="Calibri" w:cs="Calibri"/>
          <w:noProof/>
          <w:sz w:val="18"/>
          <w:szCs w:val="24"/>
        </w:rPr>
        <w:t>, 7233–7238.</w:t>
      </w:r>
    </w:p>
    <w:p w14:paraId="289EF4AD" w14:textId="26102E61" w:rsidR="009316A6" w:rsidRPr="00241ACD" w:rsidRDefault="00C96F36" w:rsidP="00DE57F5">
      <w:pPr>
        <w:widowControl w:val="0"/>
        <w:autoSpaceDE w:val="0"/>
        <w:autoSpaceDN w:val="0"/>
        <w:adjustRightInd w:val="0"/>
        <w:spacing w:after="0" w:line="240" w:lineRule="exact"/>
        <w:ind w:left="640" w:hanging="640"/>
      </w:pPr>
      <w:r w:rsidRPr="00C96F36">
        <w:rPr>
          <w:rFonts w:ascii="Calibri" w:hAnsi="Calibri" w:cs="Calibri"/>
          <w:noProof/>
          <w:sz w:val="18"/>
          <w:szCs w:val="24"/>
        </w:rPr>
        <w:t>31</w:t>
      </w:r>
      <w:r w:rsidRPr="00C96F36">
        <w:rPr>
          <w:rFonts w:ascii="Calibri" w:hAnsi="Calibri" w:cs="Calibri"/>
          <w:noProof/>
          <w:sz w:val="18"/>
          <w:szCs w:val="24"/>
        </w:rPr>
        <w:tab/>
        <w:t xml:space="preserve">D. J. Halls, </w:t>
      </w:r>
      <w:r w:rsidRPr="00C96F36">
        <w:rPr>
          <w:rFonts w:ascii="Calibri" w:hAnsi="Calibri" w:cs="Calibri"/>
          <w:i/>
          <w:iCs/>
          <w:noProof/>
          <w:sz w:val="18"/>
          <w:szCs w:val="24"/>
        </w:rPr>
        <w:t>Mikrochim. Acta</w:t>
      </w:r>
      <w:r w:rsidRPr="00C96F36">
        <w:rPr>
          <w:rFonts w:ascii="Calibri" w:hAnsi="Calibri" w:cs="Calibri"/>
          <w:noProof/>
          <w:sz w:val="18"/>
          <w:szCs w:val="24"/>
        </w:rPr>
        <w:t xml:space="preserve">, 1969, </w:t>
      </w:r>
      <w:r w:rsidRPr="00C96F36">
        <w:rPr>
          <w:rFonts w:ascii="Calibri" w:hAnsi="Calibri" w:cs="Calibri"/>
          <w:b/>
          <w:bCs/>
          <w:noProof/>
          <w:sz w:val="18"/>
          <w:szCs w:val="24"/>
        </w:rPr>
        <w:t>57</w:t>
      </w:r>
      <w:r w:rsidRPr="00C96F36">
        <w:rPr>
          <w:rFonts w:ascii="Calibri" w:hAnsi="Calibri" w:cs="Calibri"/>
          <w:noProof/>
          <w:sz w:val="18"/>
          <w:szCs w:val="24"/>
        </w:rPr>
        <w:t>, 62–77.</w:t>
      </w:r>
      <w:r w:rsidR="006A771D">
        <w:rPr>
          <w:lang w:val="en-US"/>
        </w:rPr>
        <w:fldChar w:fldCharType="end"/>
      </w:r>
      <w:bookmarkStart w:id="9" w:name="_GoBack"/>
      <w:bookmarkEnd w:id="9"/>
    </w:p>
    <w:sectPr w:rsidR="009316A6" w:rsidRPr="00241ACD" w:rsidSect="0038648C">
      <w:headerReference w:type="first" r:id="rId22"/>
      <w:type w:val="continuous"/>
      <w:pgSz w:w="11907" w:h="16840" w:code="9"/>
      <w:pgMar w:top="1009" w:right="851" w:bottom="1758" w:left="851" w:header="851" w:footer="1049" w:gutter="0"/>
      <w:cols w:num="2" w:space="227"/>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39125" w16cid:durableId="216D3CD4"/>
  <w16cid:commentId w16cid:paraId="66D672F8" w16cid:durableId="217E8284"/>
  <w16cid:commentId w16cid:paraId="2D22C276" w16cid:durableId="217FC9E5"/>
  <w16cid:commentId w16cid:paraId="7B57F263" w16cid:durableId="2186256C"/>
  <w16cid:commentId w16cid:paraId="14FD9881" w16cid:durableId="217CEF37"/>
  <w16cid:commentId w16cid:paraId="6D1C1D2E" w16cid:durableId="21862ACF"/>
  <w16cid:commentId w16cid:paraId="61C0B86E" w16cid:durableId="217F70F3"/>
  <w16cid:commentId w16cid:paraId="7F37AF18" w16cid:durableId="217F83F2"/>
  <w16cid:commentId w16cid:paraId="14846E5E" w16cid:durableId="21863319"/>
  <w16cid:commentId w16cid:paraId="3E451AB0" w16cid:durableId="21863327"/>
  <w16cid:commentId w16cid:paraId="66D30CF4" w16cid:durableId="217F7D12"/>
  <w16cid:commentId w16cid:paraId="68304E22" w16cid:durableId="21813450"/>
  <w16cid:commentId w16cid:paraId="5041B0B0" w16cid:durableId="218239EA"/>
  <w16cid:commentId w16cid:paraId="22170F92" w16cid:durableId="217E7B99"/>
  <w16cid:commentId w16cid:paraId="366B95F0" w16cid:durableId="217FD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86CC42" w14:textId="77777777" w:rsidR="00C823F2" w:rsidRDefault="00C823F2" w:rsidP="00E547DB">
      <w:pPr>
        <w:spacing w:after="0" w:line="240" w:lineRule="auto"/>
      </w:pPr>
      <w:r>
        <w:separator/>
      </w:r>
    </w:p>
    <w:p w14:paraId="2C56FE62" w14:textId="77777777" w:rsidR="00C823F2" w:rsidRDefault="00C823F2"/>
    <w:p w14:paraId="2069B990" w14:textId="77777777" w:rsidR="00C823F2" w:rsidRDefault="00C823F2"/>
    <w:p w14:paraId="1300997D" w14:textId="77777777" w:rsidR="00C823F2" w:rsidRDefault="00C823F2"/>
    <w:p w14:paraId="190D1187" w14:textId="77777777" w:rsidR="00C823F2" w:rsidRDefault="00C823F2"/>
    <w:p w14:paraId="2566159A" w14:textId="77777777" w:rsidR="00C823F2" w:rsidRDefault="00C823F2"/>
  </w:endnote>
  <w:endnote w:type="continuationSeparator" w:id="0">
    <w:p w14:paraId="2ED1ABF0" w14:textId="77777777" w:rsidR="00C823F2" w:rsidRDefault="00C823F2" w:rsidP="00E547DB">
      <w:pPr>
        <w:spacing w:after="0" w:line="240" w:lineRule="auto"/>
      </w:pPr>
      <w:r>
        <w:continuationSeparator/>
      </w:r>
    </w:p>
    <w:p w14:paraId="3CBDED2E" w14:textId="77777777" w:rsidR="00C823F2" w:rsidRDefault="00C823F2"/>
    <w:p w14:paraId="5D40D321" w14:textId="77777777" w:rsidR="00C823F2" w:rsidRDefault="00C823F2"/>
    <w:p w14:paraId="1AF07587" w14:textId="77777777" w:rsidR="00C823F2" w:rsidRDefault="00C823F2"/>
    <w:p w14:paraId="15D97C09" w14:textId="77777777" w:rsidR="00C823F2" w:rsidRDefault="00C823F2"/>
    <w:p w14:paraId="53781D64" w14:textId="77777777" w:rsidR="00C823F2" w:rsidRDefault="00C823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A9CB24C5-FAAA-45E0-B2C8-184B82F4AEE5}"/>
    <w:embedBold r:id="rId2" w:fontKey="{5A97E620-80D1-466C-A61E-85D5B4657EAC}"/>
    <w:embedItalic r:id="rId3" w:fontKey="{50E3687C-4E04-44EC-857A-1D3473083063}"/>
  </w:font>
  <w:font w:name="SimSun">
    <w:altName w:val="宋体"/>
    <w:panose1 w:val="02010600030101010101"/>
    <w:charset w:val="86"/>
    <w:family w:val="auto"/>
    <w:pitch w:val="variable"/>
    <w:sig w:usb0="00000003" w:usb1="288F0000" w:usb2="00000016" w:usb3="00000000" w:csb0="00040001" w:csb1="00000000"/>
    <w:embedRegular r:id="rId4" w:subsetted="1" w:fontKey="{87805C7D-4360-4920-99C8-C365D67D708F}"/>
  </w:font>
  <w:font w:name="Tahoma">
    <w:panose1 w:val="020B0604030504040204"/>
    <w:charset w:val="00"/>
    <w:family w:val="swiss"/>
    <w:pitch w:val="variable"/>
    <w:sig w:usb0="E1002EFF" w:usb1="C000605B" w:usb2="00000029" w:usb3="00000000" w:csb0="000101FF" w:csb1="00000000"/>
    <w:embedRegular r:id="rId5" w:fontKey="{6C2FF398-7A31-46A6-AAE2-63DDECA7D341}"/>
  </w:font>
  <w:font w:name="Cambria">
    <w:panose1 w:val="02040503050406030204"/>
    <w:charset w:val="00"/>
    <w:family w:val="roman"/>
    <w:pitch w:val="variable"/>
    <w:sig w:usb0="E00006FF" w:usb1="420024FF" w:usb2="02000000" w:usb3="00000000" w:csb0="0000019F" w:csb1="00000000"/>
    <w:embedRegular r:id="rId6" w:fontKey="{AC17A9EA-59F2-41DD-8C4E-A9AE5AB09A43}"/>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23C63" w14:textId="77F21E51"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DE57F5">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464E3" w14:textId="73DEF5C5"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E57F5">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B08AE6"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5BAB4B29" wp14:editId="556F4FDD">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5CC465D"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BAB4B29" id="_x0000_t202" coordsize="21600,21600" o:spt="202" path="m,l,21600r21600,l21600,xe">
              <v:stroke joinstyle="miter"/>
              <v:path gradientshapeok="t" o:connecttype="rect"/>
            </v:shapetype>
            <v:shape id="_x0000_s1044"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5CC465D"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8C286" w14:textId="77777777" w:rsidR="00C823F2" w:rsidRDefault="00C823F2" w:rsidP="00E547DB">
      <w:pPr>
        <w:spacing w:after="0" w:line="240" w:lineRule="auto"/>
      </w:pPr>
      <w:r>
        <w:separator/>
      </w:r>
    </w:p>
    <w:p w14:paraId="563B5A6E" w14:textId="77777777" w:rsidR="00C823F2" w:rsidRDefault="00C823F2"/>
    <w:p w14:paraId="3E09204D" w14:textId="77777777" w:rsidR="00C823F2" w:rsidRDefault="00C823F2"/>
    <w:p w14:paraId="7F290ADA" w14:textId="77777777" w:rsidR="00C823F2" w:rsidRDefault="00C823F2"/>
    <w:p w14:paraId="64924813" w14:textId="77777777" w:rsidR="00C823F2" w:rsidRDefault="00C823F2"/>
    <w:p w14:paraId="5AE3FCE8" w14:textId="77777777" w:rsidR="00C823F2" w:rsidRDefault="00C823F2"/>
  </w:footnote>
  <w:footnote w:type="continuationSeparator" w:id="0">
    <w:p w14:paraId="42683032" w14:textId="77777777" w:rsidR="00C823F2" w:rsidRDefault="00C823F2" w:rsidP="00E547DB">
      <w:pPr>
        <w:spacing w:after="0" w:line="240" w:lineRule="auto"/>
      </w:pPr>
      <w:r>
        <w:continuationSeparator/>
      </w:r>
    </w:p>
    <w:p w14:paraId="320DCDD9" w14:textId="77777777" w:rsidR="00C823F2" w:rsidRDefault="00C823F2"/>
    <w:p w14:paraId="569ED5F2" w14:textId="77777777" w:rsidR="00C823F2" w:rsidRDefault="00C823F2"/>
    <w:p w14:paraId="26829622" w14:textId="77777777" w:rsidR="00C823F2" w:rsidRDefault="00C823F2"/>
    <w:p w14:paraId="7AC65B6F" w14:textId="77777777" w:rsidR="00C823F2" w:rsidRDefault="00C823F2"/>
    <w:p w14:paraId="26AE9D4C" w14:textId="77777777" w:rsidR="00C823F2" w:rsidRDefault="00C823F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97714" w14:textId="77777777"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68480" behindDoc="0" locked="0" layoutInCell="1" allowOverlap="1" wp14:anchorId="00D6EDB6" wp14:editId="506A01BC">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B5E33BA"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0D6EDB6" id="_x0000_t202" coordsize="21600,21600" o:spt="202" path="m,l,21600r21600,l21600,xe">
              <v:stroke joinstyle="miter"/>
              <v:path gradientshapeok="t" o:connecttype="rect"/>
            </v:shapetype>
            <v:shape id="_x0000_s103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B5E33BA"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514CBA">
      <w:rPr>
        <w:noProof/>
        <w:lang w:eastAsia="en-GB"/>
      </w:rPr>
      <mc:AlternateContent>
        <mc:Choice Requires="wps">
          <w:drawing>
            <wp:anchor distT="0" distB="0" distL="114300" distR="114300" simplePos="0" relativeHeight="251666432" behindDoc="0" locked="0" layoutInCell="1" allowOverlap="1" wp14:anchorId="0DD15FFE" wp14:editId="345C584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9A7719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DD15FFE" id="_x0000_s104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9A77191"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4E03E"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55B3A729" wp14:editId="6820A409">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B256FC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5B3A729" id="_x0000_t202" coordsize="21600,21600" o:spt="202" path="m,l,21600r21600,l21600,xe">
              <v:stroke joinstyle="miter"/>
              <v:path gradientshapeok="t" o:connecttype="rect"/>
            </v:shapetype>
            <v:shape id="_x0000_s104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4B256FC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741ECCC" wp14:editId="47262DC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A41DE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741ECCC" id="_x0000_s104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9A41DE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34461" w14:textId="77777777" w:rsidR="00180ABE" w:rsidRDefault="00514CB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B79CDD" wp14:editId="05099524">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681261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B79CDD" id="_x0000_t202" coordsize="21600,21600" o:spt="202" path="m,l,21600r21600,l21600,xe">
              <v:stroke joinstyle="miter"/>
              <v:path gradientshapeok="t" o:connecttype="rect"/>
            </v:shapetype>
            <v:shape id="_x0000_s1043"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681261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610309BD" w14:textId="77777777" w:rsidR="00D068D3" w:rsidRDefault="00D068D3" w:rsidP="00180ABE">
    <w:pPr>
      <w:pStyle w:val="Header"/>
      <w:shd w:val="clear" w:color="auto" w:fill="FFFFFF" w:themeFill="background1"/>
      <w:tabs>
        <w:tab w:val="clear" w:pos="4513"/>
        <w:tab w:val="clear" w:pos="9026"/>
        <w:tab w:val="right" w:pos="10205"/>
      </w:tabs>
      <w:spacing w:after="240"/>
      <w:rPr>
        <w:b/>
        <w:sz w:val="32"/>
        <w:szCs w:val="32"/>
      </w:rPr>
    </w:pPr>
  </w:p>
  <w:p w14:paraId="4C9982F5" w14:textId="77777777"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D8234" w14:textId="4D12539D" w:rsidR="00D40BB0" w:rsidRPr="00D40BB0" w:rsidRDefault="00081CF4" w:rsidP="00D40BB0">
    <w:pPr>
      <w:pStyle w:val="Header"/>
    </w:pPr>
    <w:r>
      <w:rPr>
        <w:noProof/>
        <w:lang w:eastAsia="en-GB"/>
      </w:rPr>
      <mc:AlternateContent>
        <mc:Choice Requires="wps">
          <w:drawing>
            <wp:anchor distT="0" distB="0" distL="114300" distR="114300" simplePos="0" relativeHeight="251674624" behindDoc="0" locked="0" layoutInCell="1" allowOverlap="1" wp14:anchorId="310BA201" wp14:editId="583E1D88">
              <wp:simplePos x="0" y="0"/>
              <wp:positionH relativeFrom="margin">
                <wp:align>center</wp:align>
              </wp:positionH>
              <wp:positionV relativeFrom="page">
                <wp:posOffset>-939</wp:posOffset>
              </wp:positionV>
              <wp:extent cx="7700400" cy="396000"/>
              <wp:effectExtent l="0" t="0" r="0" b="444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454AF25" w14:textId="77777777" w:rsidR="00081CF4" w:rsidRPr="00F20A7C" w:rsidRDefault="00081CF4" w:rsidP="00081CF4">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10BA201" id="_x0000_t202" coordsize="21600,21600" o:spt="202" path="m,l,21600r21600,l21600,xe">
              <v:stroke joinstyle="miter"/>
              <v:path gradientshapeok="t" o:connecttype="rect"/>
            </v:shapetype>
            <v:shape id="Text Box 9" o:spid="_x0000_s1045" type="#_x0000_t202" style="position:absolute;margin-left:0;margin-top:-.05pt;width:606.35pt;height:31.2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" fillcolor="#a5a5a5 [2092]" stroked="f">
              <v:textbox>
                <w:txbxContent>
                  <w:p w14:paraId="2454AF25" w14:textId="77777777" w:rsidR="00081CF4" w:rsidRPr="00F20A7C" w:rsidRDefault="00081CF4" w:rsidP="00081CF4">
                    <w:pPr>
                      <w:spacing w:after="0"/>
                      <w:jc w:val="center"/>
                      <w:rPr>
                        <w:color w:val="FFFFFF" w:themeColor="background1"/>
                      </w:rPr>
                    </w:pPr>
                    <w:r w:rsidRPr="00F20A7C">
                      <w:rPr>
                        <w:color w:val="FFFFFF" w:themeColor="background1"/>
                      </w:rPr>
                      <w:t>Please do not adjust margins</w:t>
                    </w:r>
                  </w:p>
                </w:txbxContent>
              </v:textbox>
              <w10:wrap anchorx="margin"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embedTrueTypeFonts/>
  <w:bordersDoNotSurroundHeader/>
  <w:bordersDoNotSurroundFooter/>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Chemistry Frontier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96EC0"/>
    <w:rsid w:val="00005B8A"/>
    <w:rsid w:val="000147FE"/>
    <w:rsid w:val="000207B6"/>
    <w:rsid w:val="000211CD"/>
    <w:rsid w:val="00022160"/>
    <w:rsid w:val="00022D8A"/>
    <w:rsid w:val="00060E7A"/>
    <w:rsid w:val="000622D1"/>
    <w:rsid w:val="0007168D"/>
    <w:rsid w:val="00071E41"/>
    <w:rsid w:val="00073639"/>
    <w:rsid w:val="00081CF4"/>
    <w:rsid w:val="000A2670"/>
    <w:rsid w:val="000B5801"/>
    <w:rsid w:val="000C0A9D"/>
    <w:rsid w:val="000D04D4"/>
    <w:rsid w:val="000D2FAC"/>
    <w:rsid w:val="000D5891"/>
    <w:rsid w:val="000D6963"/>
    <w:rsid w:val="000E7A32"/>
    <w:rsid w:val="000E7D9F"/>
    <w:rsid w:val="000F0959"/>
    <w:rsid w:val="000F16E6"/>
    <w:rsid w:val="000F3A41"/>
    <w:rsid w:val="00101547"/>
    <w:rsid w:val="00102DAF"/>
    <w:rsid w:val="00113BDD"/>
    <w:rsid w:val="00120227"/>
    <w:rsid w:val="00126027"/>
    <w:rsid w:val="0014757A"/>
    <w:rsid w:val="001502C8"/>
    <w:rsid w:val="001508E9"/>
    <w:rsid w:val="0015235E"/>
    <w:rsid w:val="001633D9"/>
    <w:rsid w:val="001709A7"/>
    <w:rsid w:val="00180ABE"/>
    <w:rsid w:val="00185E34"/>
    <w:rsid w:val="001923AB"/>
    <w:rsid w:val="00196EC0"/>
    <w:rsid w:val="001B54E2"/>
    <w:rsid w:val="001B6DC3"/>
    <w:rsid w:val="001C1EB8"/>
    <w:rsid w:val="001D52CA"/>
    <w:rsid w:val="001E340D"/>
    <w:rsid w:val="001E34B2"/>
    <w:rsid w:val="0020259E"/>
    <w:rsid w:val="002041E8"/>
    <w:rsid w:val="00206A82"/>
    <w:rsid w:val="0020705A"/>
    <w:rsid w:val="00216A84"/>
    <w:rsid w:val="0023734F"/>
    <w:rsid w:val="00237C8A"/>
    <w:rsid w:val="00241ACD"/>
    <w:rsid w:val="0024293F"/>
    <w:rsid w:val="00243096"/>
    <w:rsid w:val="00243D3C"/>
    <w:rsid w:val="00251C9E"/>
    <w:rsid w:val="00251E85"/>
    <w:rsid w:val="00253551"/>
    <w:rsid w:val="0025474C"/>
    <w:rsid w:val="0025490A"/>
    <w:rsid w:val="00265134"/>
    <w:rsid w:val="00270DD5"/>
    <w:rsid w:val="00271235"/>
    <w:rsid w:val="00272D6F"/>
    <w:rsid w:val="00275ECD"/>
    <w:rsid w:val="002836B3"/>
    <w:rsid w:val="00290A51"/>
    <w:rsid w:val="002A20B0"/>
    <w:rsid w:val="002A5421"/>
    <w:rsid w:val="002B504C"/>
    <w:rsid w:val="002C0803"/>
    <w:rsid w:val="002C3D7C"/>
    <w:rsid w:val="002D3B34"/>
    <w:rsid w:val="002E5B1D"/>
    <w:rsid w:val="002F0A03"/>
    <w:rsid w:val="002F52C3"/>
    <w:rsid w:val="00303D36"/>
    <w:rsid w:val="00315D81"/>
    <w:rsid w:val="00315DB8"/>
    <w:rsid w:val="00317F70"/>
    <w:rsid w:val="00341D64"/>
    <w:rsid w:val="0034230A"/>
    <w:rsid w:val="00342C47"/>
    <w:rsid w:val="00352AA4"/>
    <w:rsid w:val="00354579"/>
    <w:rsid w:val="00354EFC"/>
    <w:rsid w:val="00356F00"/>
    <w:rsid w:val="00366ACA"/>
    <w:rsid w:val="00373571"/>
    <w:rsid w:val="00377481"/>
    <w:rsid w:val="003846F9"/>
    <w:rsid w:val="0038648C"/>
    <w:rsid w:val="0039150C"/>
    <w:rsid w:val="0039778E"/>
    <w:rsid w:val="003A245C"/>
    <w:rsid w:val="003A7E95"/>
    <w:rsid w:val="003B739C"/>
    <w:rsid w:val="003C6313"/>
    <w:rsid w:val="003D1FC5"/>
    <w:rsid w:val="003D4ECA"/>
    <w:rsid w:val="003D5558"/>
    <w:rsid w:val="003E55B2"/>
    <w:rsid w:val="003F10A3"/>
    <w:rsid w:val="0041104D"/>
    <w:rsid w:val="0043180D"/>
    <w:rsid w:val="00432858"/>
    <w:rsid w:val="004371A1"/>
    <w:rsid w:val="004414A5"/>
    <w:rsid w:val="0044700B"/>
    <w:rsid w:val="00455382"/>
    <w:rsid w:val="00456785"/>
    <w:rsid w:val="00467C80"/>
    <w:rsid w:val="00474052"/>
    <w:rsid w:val="00476602"/>
    <w:rsid w:val="00481FF4"/>
    <w:rsid w:val="00485FDB"/>
    <w:rsid w:val="004877C8"/>
    <w:rsid w:val="004901D3"/>
    <w:rsid w:val="004B5CC2"/>
    <w:rsid w:val="004B5EA4"/>
    <w:rsid w:val="004C102D"/>
    <w:rsid w:val="004C531E"/>
    <w:rsid w:val="004C6C90"/>
    <w:rsid w:val="004D458D"/>
    <w:rsid w:val="004E4946"/>
    <w:rsid w:val="00501007"/>
    <w:rsid w:val="005037CD"/>
    <w:rsid w:val="00504795"/>
    <w:rsid w:val="00510660"/>
    <w:rsid w:val="00510694"/>
    <w:rsid w:val="00514CBA"/>
    <w:rsid w:val="00522DBD"/>
    <w:rsid w:val="00525698"/>
    <w:rsid w:val="0052630A"/>
    <w:rsid w:val="0053177A"/>
    <w:rsid w:val="00533EA1"/>
    <w:rsid w:val="0053419C"/>
    <w:rsid w:val="00545C68"/>
    <w:rsid w:val="005771C3"/>
    <w:rsid w:val="00577B54"/>
    <w:rsid w:val="005812D7"/>
    <w:rsid w:val="00584D2B"/>
    <w:rsid w:val="00590F6D"/>
    <w:rsid w:val="005A5ED7"/>
    <w:rsid w:val="005C1A41"/>
    <w:rsid w:val="005C4565"/>
    <w:rsid w:val="005D46F2"/>
    <w:rsid w:val="005E05CD"/>
    <w:rsid w:val="005E2C65"/>
    <w:rsid w:val="005F737F"/>
    <w:rsid w:val="00637D9B"/>
    <w:rsid w:val="00640FA2"/>
    <w:rsid w:val="00641030"/>
    <w:rsid w:val="00645D52"/>
    <w:rsid w:val="00650A95"/>
    <w:rsid w:val="0065133B"/>
    <w:rsid w:val="00656D88"/>
    <w:rsid w:val="006602F1"/>
    <w:rsid w:val="00665CC6"/>
    <w:rsid w:val="00670ED4"/>
    <w:rsid w:val="00672278"/>
    <w:rsid w:val="00672928"/>
    <w:rsid w:val="0068292F"/>
    <w:rsid w:val="00684FA2"/>
    <w:rsid w:val="00691E7A"/>
    <w:rsid w:val="006A5EC3"/>
    <w:rsid w:val="006A5FDC"/>
    <w:rsid w:val="006A69C8"/>
    <w:rsid w:val="006A771D"/>
    <w:rsid w:val="006B532A"/>
    <w:rsid w:val="006C3E6B"/>
    <w:rsid w:val="006C746A"/>
    <w:rsid w:val="006D0B4D"/>
    <w:rsid w:val="006D6163"/>
    <w:rsid w:val="006D74CD"/>
    <w:rsid w:val="006D7A58"/>
    <w:rsid w:val="006E1FD2"/>
    <w:rsid w:val="006E58B1"/>
    <w:rsid w:val="006F01C4"/>
    <w:rsid w:val="006F487B"/>
    <w:rsid w:val="006F740B"/>
    <w:rsid w:val="007012A5"/>
    <w:rsid w:val="00730FB0"/>
    <w:rsid w:val="00734F98"/>
    <w:rsid w:val="00744A41"/>
    <w:rsid w:val="00750F6B"/>
    <w:rsid w:val="00755F70"/>
    <w:rsid w:val="00773F25"/>
    <w:rsid w:val="00780153"/>
    <w:rsid w:val="00780A41"/>
    <w:rsid w:val="00780EE1"/>
    <w:rsid w:val="0078124E"/>
    <w:rsid w:val="007879FF"/>
    <w:rsid w:val="00791DEE"/>
    <w:rsid w:val="00794787"/>
    <w:rsid w:val="00797743"/>
    <w:rsid w:val="007A32CD"/>
    <w:rsid w:val="007A37D8"/>
    <w:rsid w:val="007B3AA2"/>
    <w:rsid w:val="007B5150"/>
    <w:rsid w:val="007C233D"/>
    <w:rsid w:val="007C3D03"/>
    <w:rsid w:val="007C55A7"/>
    <w:rsid w:val="007C618F"/>
    <w:rsid w:val="007C7BCB"/>
    <w:rsid w:val="007D1EFA"/>
    <w:rsid w:val="007D1F09"/>
    <w:rsid w:val="007D5FE4"/>
    <w:rsid w:val="00801867"/>
    <w:rsid w:val="00812318"/>
    <w:rsid w:val="00813635"/>
    <w:rsid w:val="008152FC"/>
    <w:rsid w:val="008560DE"/>
    <w:rsid w:val="0088525A"/>
    <w:rsid w:val="00885A3F"/>
    <w:rsid w:val="008A0D60"/>
    <w:rsid w:val="008A1D2D"/>
    <w:rsid w:val="008A56CB"/>
    <w:rsid w:val="008B1B55"/>
    <w:rsid w:val="008B57AD"/>
    <w:rsid w:val="008C1387"/>
    <w:rsid w:val="008C682F"/>
    <w:rsid w:val="008C75C0"/>
    <w:rsid w:val="008D4992"/>
    <w:rsid w:val="008E4C0D"/>
    <w:rsid w:val="008E509B"/>
    <w:rsid w:val="008E5688"/>
    <w:rsid w:val="008E762A"/>
    <w:rsid w:val="008F4811"/>
    <w:rsid w:val="008F525A"/>
    <w:rsid w:val="009026D4"/>
    <w:rsid w:val="0091138F"/>
    <w:rsid w:val="0092763E"/>
    <w:rsid w:val="009316A6"/>
    <w:rsid w:val="00936114"/>
    <w:rsid w:val="009400E9"/>
    <w:rsid w:val="00946830"/>
    <w:rsid w:val="00962779"/>
    <w:rsid w:val="009654EC"/>
    <w:rsid w:val="009726BB"/>
    <w:rsid w:val="00972C6B"/>
    <w:rsid w:val="009734EC"/>
    <w:rsid w:val="009918D9"/>
    <w:rsid w:val="00996D44"/>
    <w:rsid w:val="009A1BC2"/>
    <w:rsid w:val="009A392D"/>
    <w:rsid w:val="009A4719"/>
    <w:rsid w:val="009B5579"/>
    <w:rsid w:val="009C3F0B"/>
    <w:rsid w:val="009D17C3"/>
    <w:rsid w:val="009D47C2"/>
    <w:rsid w:val="009E51F8"/>
    <w:rsid w:val="009F2649"/>
    <w:rsid w:val="00A06DA2"/>
    <w:rsid w:val="00A074D7"/>
    <w:rsid w:val="00A12DBA"/>
    <w:rsid w:val="00A13305"/>
    <w:rsid w:val="00A16A99"/>
    <w:rsid w:val="00A17D23"/>
    <w:rsid w:val="00A208E1"/>
    <w:rsid w:val="00A25FCD"/>
    <w:rsid w:val="00A31117"/>
    <w:rsid w:val="00A31C00"/>
    <w:rsid w:val="00A37075"/>
    <w:rsid w:val="00A416DC"/>
    <w:rsid w:val="00A521AB"/>
    <w:rsid w:val="00A55B38"/>
    <w:rsid w:val="00A56CD0"/>
    <w:rsid w:val="00A5709B"/>
    <w:rsid w:val="00A60790"/>
    <w:rsid w:val="00A61D3E"/>
    <w:rsid w:val="00A71384"/>
    <w:rsid w:val="00A72284"/>
    <w:rsid w:val="00A73C53"/>
    <w:rsid w:val="00A747F1"/>
    <w:rsid w:val="00A7643E"/>
    <w:rsid w:val="00A9649E"/>
    <w:rsid w:val="00AA1341"/>
    <w:rsid w:val="00AA3EBC"/>
    <w:rsid w:val="00AA4096"/>
    <w:rsid w:val="00AB16D0"/>
    <w:rsid w:val="00AB2C1B"/>
    <w:rsid w:val="00AC3BF2"/>
    <w:rsid w:val="00AD5483"/>
    <w:rsid w:val="00AE7B02"/>
    <w:rsid w:val="00AF0249"/>
    <w:rsid w:val="00AF150F"/>
    <w:rsid w:val="00AF4737"/>
    <w:rsid w:val="00B01A70"/>
    <w:rsid w:val="00B0470A"/>
    <w:rsid w:val="00B12BC1"/>
    <w:rsid w:val="00B2364D"/>
    <w:rsid w:val="00B33768"/>
    <w:rsid w:val="00B35AE3"/>
    <w:rsid w:val="00B46627"/>
    <w:rsid w:val="00B51FEE"/>
    <w:rsid w:val="00B53582"/>
    <w:rsid w:val="00B6239D"/>
    <w:rsid w:val="00B67630"/>
    <w:rsid w:val="00B722DE"/>
    <w:rsid w:val="00B80DDB"/>
    <w:rsid w:val="00B81EE1"/>
    <w:rsid w:val="00BA761E"/>
    <w:rsid w:val="00BB3FBE"/>
    <w:rsid w:val="00BC603D"/>
    <w:rsid w:val="00BC6382"/>
    <w:rsid w:val="00BD2196"/>
    <w:rsid w:val="00C23A6B"/>
    <w:rsid w:val="00C3016F"/>
    <w:rsid w:val="00C31922"/>
    <w:rsid w:val="00C32EDF"/>
    <w:rsid w:val="00C33601"/>
    <w:rsid w:val="00C405FD"/>
    <w:rsid w:val="00C42573"/>
    <w:rsid w:val="00C5024A"/>
    <w:rsid w:val="00C57107"/>
    <w:rsid w:val="00C62C2D"/>
    <w:rsid w:val="00C7082C"/>
    <w:rsid w:val="00C76C28"/>
    <w:rsid w:val="00C823F2"/>
    <w:rsid w:val="00C8262E"/>
    <w:rsid w:val="00C9227C"/>
    <w:rsid w:val="00C96F36"/>
    <w:rsid w:val="00CA2740"/>
    <w:rsid w:val="00CA431B"/>
    <w:rsid w:val="00CA685F"/>
    <w:rsid w:val="00CB6D76"/>
    <w:rsid w:val="00CB74F4"/>
    <w:rsid w:val="00CC12E6"/>
    <w:rsid w:val="00CC2E25"/>
    <w:rsid w:val="00CC7C64"/>
    <w:rsid w:val="00CD0B47"/>
    <w:rsid w:val="00CD5626"/>
    <w:rsid w:val="00CF33AA"/>
    <w:rsid w:val="00CF5D8C"/>
    <w:rsid w:val="00CF64C6"/>
    <w:rsid w:val="00D010E8"/>
    <w:rsid w:val="00D02C04"/>
    <w:rsid w:val="00D068D3"/>
    <w:rsid w:val="00D138E8"/>
    <w:rsid w:val="00D208BA"/>
    <w:rsid w:val="00D21668"/>
    <w:rsid w:val="00D216BC"/>
    <w:rsid w:val="00D36057"/>
    <w:rsid w:val="00D40BB0"/>
    <w:rsid w:val="00D423BF"/>
    <w:rsid w:val="00D42F8F"/>
    <w:rsid w:val="00D45ADF"/>
    <w:rsid w:val="00D63AD8"/>
    <w:rsid w:val="00D81FA1"/>
    <w:rsid w:val="00D94366"/>
    <w:rsid w:val="00DA07F1"/>
    <w:rsid w:val="00DA57B2"/>
    <w:rsid w:val="00DA7A95"/>
    <w:rsid w:val="00DC4BC5"/>
    <w:rsid w:val="00DD06F4"/>
    <w:rsid w:val="00DD26E7"/>
    <w:rsid w:val="00DD500F"/>
    <w:rsid w:val="00DE2F85"/>
    <w:rsid w:val="00DE57F5"/>
    <w:rsid w:val="00DF53E4"/>
    <w:rsid w:val="00E001DB"/>
    <w:rsid w:val="00E0169F"/>
    <w:rsid w:val="00E12239"/>
    <w:rsid w:val="00E2001B"/>
    <w:rsid w:val="00E2136E"/>
    <w:rsid w:val="00E244D4"/>
    <w:rsid w:val="00E25AF8"/>
    <w:rsid w:val="00E25D60"/>
    <w:rsid w:val="00E31A6A"/>
    <w:rsid w:val="00E33238"/>
    <w:rsid w:val="00E44A78"/>
    <w:rsid w:val="00E46BDF"/>
    <w:rsid w:val="00E47DB2"/>
    <w:rsid w:val="00E51806"/>
    <w:rsid w:val="00E547DB"/>
    <w:rsid w:val="00E555BF"/>
    <w:rsid w:val="00E55FB8"/>
    <w:rsid w:val="00E61949"/>
    <w:rsid w:val="00E70DCE"/>
    <w:rsid w:val="00E84A88"/>
    <w:rsid w:val="00E9097D"/>
    <w:rsid w:val="00E92B62"/>
    <w:rsid w:val="00E975DB"/>
    <w:rsid w:val="00EA446A"/>
    <w:rsid w:val="00EA6CE9"/>
    <w:rsid w:val="00EA7DC1"/>
    <w:rsid w:val="00EB2DCA"/>
    <w:rsid w:val="00EB5BA2"/>
    <w:rsid w:val="00EB5C28"/>
    <w:rsid w:val="00ED6DCC"/>
    <w:rsid w:val="00EE178C"/>
    <w:rsid w:val="00EE28E6"/>
    <w:rsid w:val="00EE53CC"/>
    <w:rsid w:val="00EF0B12"/>
    <w:rsid w:val="00EF0D19"/>
    <w:rsid w:val="00EF1577"/>
    <w:rsid w:val="00EF534B"/>
    <w:rsid w:val="00EF6BD4"/>
    <w:rsid w:val="00F02296"/>
    <w:rsid w:val="00F15346"/>
    <w:rsid w:val="00F15F90"/>
    <w:rsid w:val="00F21465"/>
    <w:rsid w:val="00F3346A"/>
    <w:rsid w:val="00F47DB8"/>
    <w:rsid w:val="00F5460B"/>
    <w:rsid w:val="00F6065C"/>
    <w:rsid w:val="00F61EB1"/>
    <w:rsid w:val="00F62C8B"/>
    <w:rsid w:val="00F65F8E"/>
    <w:rsid w:val="00F802D4"/>
    <w:rsid w:val="00F847E6"/>
    <w:rsid w:val="00F91982"/>
    <w:rsid w:val="00F924C4"/>
    <w:rsid w:val="00F93A38"/>
    <w:rsid w:val="00F95725"/>
    <w:rsid w:val="00FA311A"/>
    <w:rsid w:val="00FA5E7A"/>
    <w:rsid w:val="00FC1AAD"/>
    <w:rsid w:val="00FC3738"/>
    <w:rsid w:val="00FC4AE8"/>
    <w:rsid w:val="00FD06F8"/>
    <w:rsid w:val="00FE0FE8"/>
    <w:rsid w:val="00FF1EF0"/>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97A2C"/>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styleId="CommentReference">
    <w:name w:val="annotation reference"/>
    <w:basedOn w:val="DefaultParagraphFont"/>
    <w:uiPriority w:val="99"/>
    <w:semiHidden/>
    <w:unhideWhenUsed/>
    <w:rsid w:val="00CA685F"/>
    <w:rPr>
      <w:sz w:val="16"/>
      <w:szCs w:val="16"/>
    </w:rPr>
  </w:style>
  <w:style w:type="paragraph" w:styleId="CommentText">
    <w:name w:val="annotation text"/>
    <w:basedOn w:val="Normal"/>
    <w:link w:val="CommentTextChar"/>
    <w:uiPriority w:val="99"/>
    <w:semiHidden/>
    <w:unhideWhenUsed/>
    <w:rsid w:val="00CA685F"/>
    <w:pPr>
      <w:spacing w:after="0" w:line="240" w:lineRule="auto"/>
    </w:pPr>
    <w:rPr>
      <w:sz w:val="20"/>
      <w:szCs w:val="20"/>
      <w:lang w:eastAsia="zh-CN"/>
    </w:rPr>
  </w:style>
  <w:style w:type="character" w:customStyle="1" w:styleId="CommentTextChar">
    <w:name w:val="Comment Text Char"/>
    <w:basedOn w:val="DefaultParagraphFont"/>
    <w:link w:val="CommentText"/>
    <w:uiPriority w:val="99"/>
    <w:semiHidden/>
    <w:rsid w:val="00CA685F"/>
    <w:rPr>
      <w:sz w:val="20"/>
      <w:szCs w:val="20"/>
      <w:lang w:eastAsia="zh-CN"/>
    </w:rPr>
  </w:style>
  <w:style w:type="paragraph" w:styleId="CommentSubject">
    <w:name w:val="annotation subject"/>
    <w:basedOn w:val="CommentText"/>
    <w:next w:val="CommentText"/>
    <w:link w:val="CommentSubjectChar"/>
    <w:uiPriority w:val="99"/>
    <w:semiHidden/>
    <w:unhideWhenUsed/>
    <w:rsid w:val="0038648C"/>
    <w:pPr>
      <w:spacing w:after="200" w:line="276" w:lineRule="auto"/>
    </w:pPr>
    <w:rPr>
      <w:b/>
      <w:bCs/>
      <w:sz w:val="22"/>
      <w:szCs w:val="22"/>
      <w:lang w:eastAsia="en-US"/>
    </w:rPr>
  </w:style>
  <w:style w:type="character" w:customStyle="1" w:styleId="CommentSubjectChar">
    <w:name w:val="Comment Subject Char"/>
    <w:basedOn w:val="CommentTextChar"/>
    <w:link w:val="CommentSubject"/>
    <w:uiPriority w:val="99"/>
    <w:semiHidden/>
    <w:rsid w:val="0038648C"/>
    <w:rPr>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72525886">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header" Target="head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0B2FA-A179-41CA-9085-16E186D72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20844</Words>
  <Characters>118814</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3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Hasell, Tom</cp:lastModifiedBy>
  <cp:revision>3</cp:revision>
  <cp:lastPrinted>2019-11-25T14:08:00Z</cp:lastPrinted>
  <dcterms:created xsi:type="dcterms:W3CDTF">2019-12-23T09:39:00Z</dcterms:created>
  <dcterms:modified xsi:type="dcterms:W3CDTF">2019-12-2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f2d51c2-04de-3366-ae5b-527753ced703</vt:lpwstr>
  </property>
  <property fmtid="{D5CDD505-2E9C-101B-9397-08002B2CF9AE}" pid="24" name="Mendeley Citation Style_1">
    <vt:lpwstr>http://www.zotero.org/styles/royal-society-of-chemistry</vt:lpwstr>
  </property>
</Properties>
</file>